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111BC6" w:rsidRDefault="004A5B2B" w:rsidP="001B2D5E">
      <w:pPr>
        <w:pStyle w:val="Ttulo1"/>
      </w:pPr>
      <w:del w:id="0" w:author="Kohwalter" w:date="2013-08-26T18:36:00Z">
        <w:r>
          <w:delText>“</w:delText>
        </w:r>
        <w:r w:rsidR="00F3308B">
          <w:delText xml:space="preserve">Bloody Hell! Why did this happen?” </w:delText>
        </w:r>
        <w:r w:rsidR="00334033">
          <w:br/>
        </w:r>
      </w:del>
      <w:r w:rsidR="00EC40EE">
        <w:t xml:space="preserve">Understanding </w:t>
      </w:r>
      <w:r w:rsidR="00F3308B">
        <w:t>Game Experiences with Provenance</w:t>
      </w:r>
    </w:p>
    <w:p w:rsidR="009303D9" w:rsidRPr="005756AC" w:rsidRDefault="00987DBF" w:rsidP="001B2D5E">
      <w:pPr>
        <w:pStyle w:val="author0"/>
      </w:pPr>
      <w:r w:rsidRPr="005756AC">
        <w:t xml:space="preserve">Troy C. </w:t>
      </w:r>
      <w:proofErr w:type="spellStart"/>
      <w:r w:rsidRPr="005756AC">
        <w:t>Kohwalter</w:t>
      </w:r>
      <w:proofErr w:type="spellEnd"/>
      <w:r w:rsidRPr="005756AC">
        <w:t xml:space="preserve">, Esteban G. W. </w:t>
      </w:r>
      <w:proofErr w:type="spellStart"/>
      <w:r w:rsidRPr="005756AC">
        <w:t>Clua</w:t>
      </w:r>
      <w:proofErr w:type="spellEnd"/>
      <w:r w:rsidRPr="005756AC">
        <w:t xml:space="preserve">, Leonardo G. P. </w:t>
      </w:r>
      <w:proofErr w:type="spellStart"/>
      <w:r w:rsidRPr="005756AC">
        <w:t>Murta</w:t>
      </w:r>
      <w:proofErr w:type="spellEnd"/>
    </w:p>
    <w:p w:rsidR="009303D9" w:rsidRPr="002B54E3" w:rsidRDefault="002B54E3" w:rsidP="00A41C8B">
      <w:pPr>
        <w:pStyle w:val="address"/>
        <w:rPr>
          <w:lang w:val="pt-BR"/>
        </w:rPr>
      </w:pPr>
      <w:r w:rsidRPr="002B54E3">
        <w:rPr>
          <w:lang w:val="pt-BR"/>
        </w:rPr>
        <w:t>Instituto de Computação</w:t>
      </w:r>
      <w:r w:rsidR="00A41C8B">
        <w:rPr>
          <w:lang w:val="pt-BR"/>
        </w:rPr>
        <w:t xml:space="preserve">, </w:t>
      </w:r>
      <w:r w:rsidRPr="002B54E3">
        <w:rPr>
          <w:lang w:val="pt-BR"/>
        </w:rPr>
        <w:t>Universidade Federal Fluminense</w:t>
      </w:r>
      <w:r w:rsidR="00A41C8B">
        <w:rPr>
          <w:lang w:val="pt-BR"/>
        </w:rPr>
        <w:t xml:space="preserve">, </w:t>
      </w:r>
      <w:r w:rsidRPr="002B54E3">
        <w:rPr>
          <w:lang w:val="pt-BR"/>
        </w:rPr>
        <w:t xml:space="preserve">Niterói – RJ, </w:t>
      </w:r>
      <w:proofErr w:type="spellStart"/>
      <w:proofErr w:type="gramStart"/>
      <w:r w:rsidRPr="002B54E3">
        <w:rPr>
          <w:lang w:val="pt-BR"/>
        </w:rPr>
        <w:t>Brazil</w:t>
      </w:r>
      <w:proofErr w:type="spellEnd"/>
      <w:proofErr w:type="gramEnd"/>
    </w:p>
    <w:p w:rsidR="009303D9" w:rsidRPr="00A41C8B" w:rsidRDefault="002B54E3" w:rsidP="00A41C8B">
      <w:pPr>
        <w:pStyle w:val="address"/>
        <w:rPr>
          <w:rStyle w:val="e-mail"/>
        </w:rPr>
      </w:pPr>
      <w:r w:rsidRPr="00A41C8B">
        <w:rPr>
          <w:rStyle w:val="e-mail"/>
        </w:rPr>
        <w:t>{tkohwalter, esteban, leomurta}@ic.uff.br</w:t>
      </w:r>
    </w:p>
    <w:p w:rsidR="00B34235" w:rsidRPr="00666BA7" w:rsidRDefault="00B34235" w:rsidP="001E007D">
      <w:pPr>
        <w:pStyle w:val="Affiliation"/>
        <w:jc w:val="both"/>
        <w:sectPr w:rsidR="00B34235" w:rsidRPr="00666BA7" w:rsidSect="00A41BF3">
          <w:headerReference w:type="even" r:id="rId9"/>
          <w:headerReference w:type="default" r:id="rId10"/>
          <w:footerReference w:type="even" r:id="rId11"/>
          <w:footerReference w:type="default" r:id="rId12"/>
          <w:headerReference w:type="first" r:id="rId13"/>
          <w:footerReference w:type="first" r:id="rId14"/>
          <w:type w:val="continuous"/>
          <w:pgSz w:w="11906" w:h="16838" w:code="1"/>
          <w:pgMar w:top="2948" w:right="2494" w:bottom="2948" w:left="2494" w:header="2381" w:footer="2324" w:gutter="0"/>
          <w:cols w:space="720"/>
          <w:titlePg/>
          <w:docGrid w:linePitch="360"/>
        </w:sectPr>
      </w:pPr>
    </w:p>
    <w:p w:rsidR="00666BA7" w:rsidRPr="00883A81" w:rsidRDefault="00666BA7" w:rsidP="0019601B">
      <w:pPr>
        <w:pStyle w:val="abstract0"/>
        <w:spacing w:after="0"/>
        <w:rPr>
          <w:rFonts w:eastAsia="Calibri"/>
        </w:rPr>
      </w:pPr>
      <w:r w:rsidRPr="0019601B">
        <w:rPr>
          <w:rFonts w:eastAsia="Calibri"/>
          <w:b/>
        </w:rPr>
        <w:lastRenderedPageBreak/>
        <w:t>Abstract.</w:t>
      </w:r>
      <w:r>
        <w:rPr>
          <w:rFonts w:eastAsia="Calibri"/>
        </w:rPr>
        <w:t xml:space="preserve"> Winning or losing a game session is the final consequence of a series of decisions and actions made during the game. The analysis and understanding of events, mistakes, and </w:t>
      </w:r>
      <w:del w:id="1" w:author="Kohwalter" w:date="2013-08-26T18:36:00Z">
        <w:r>
          <w:rPr>
            <w:rFonts w:eastAsia="Calibri"/>
          </w:rPr>
          <w:delText>flows</w:delText>
        </w:r>
      </w:del>
      <w:ins w:id="2" w:author="Kohwalter" w:date="2013-08-26T18:36:00Z">
        <w:r w:rsidR="003D4BB7">
          <w:rPr>
            <w:rFonts w:eastAsia="Calibri"/>
          </w:rPr>
          <w:t>fluxes</w:t>
        </w:r>
      </w:ins>
      <w:r>
        <w:rPr>
          <w:rFonts w:eastAsia="Calibri"/>
        </w:rPr>
        <w:t xml:space="preserve"> of a concrete game play may be useful for di</w:t>
      </w:r>
      <w:r>
        <w:rPr>
          <w:rFonts w:eastAsia="Calibri"/>
        </w:rPr>
        <w:t>f</w:t>
      </w:r>
      <w:r>
        <w:rPr>
          <w:rFonts w:eastAsia="Calibri"/>
        </w:rPr>
        <w:t xml:space="preserve">ferent reasons: understanding problems </w:t>
      </w:r>
      <w:r w:rsidR="00016889">
        <w:rPr>
          <w:rFonts w:eastAsia="Calibri"/>
        </w:rPr>
        <w:t xml:space="preserve">related to </w:t>
      </w:r>
      <w:proofErr w:type="spellStart"/>
      <w:r>
        <w:rPr>
          <w:rFonts w:eastAsia="Calibri"/>
        </w:rPr>
        <w:t>gameplay</w:t>
      </w:r>
      <w:proofErr w:type="spellEnd"/>
      <w:r>
        <w:rPr>
          <w:rFonts w:eastAsia="Calibri"/>
        </w:rPr>
        <w:t xml:space="preserve">, data mining of specific situations, and even understanding educational </w:t>
      </w:r>
      <w:r w:rsidR="00016889">
        <w:rPr>
          <w:rFonts w:eastAsia="Calibri"/>
        </w:rPr>
        <w:t xml:space="preserve">and learning </w:t>
      </w:r>
      <w:r>
        <w:rPr>
          <w:rFonts w:eastAsia="Calibri"/>
        </w:rPr>
        <w:t xml:space="preserve">aspects in serious games. We introduce a novel approach based on provenance concepts in order to model and represent a game </w:t>
      </w:r>
      <w:del w:id="3" w:author="Kohwalter" w:date="2013-08-26T18:36:00Z">
        <w:r>
          <w:rPr>
            <w:rFonts w:eastAsia="Calibri"/>
          </w:rPr>
          <w:delText>flow</w:delText>
        </w:r>
      </w:del>
      <w:ins w:id="4" w:author="Kohwalter" w:date="2013-08-26T18:36:00Z">
        <w:r w:rsidR="003D4BB7">
          <w:rPr>
            <w:rFonts w:eastAsia="Calibri"/>
          </w:rPr>
          <w:t>flux</w:t>
        </w:r>
      </w:ins>
      <w:r>
        <w:rPr>
          <w:rFonts w:eastAsia="Calibri"/>
        </w:rPr>
        <w:t>. We model the game data and map it to provenance to</w:t>
      </w:r>
      <w:r w:rsidRPr="00883A81">
        <w:rPr>
          <w:rFonts w:eastAsia="Calibri"/>
        </w:rPr>
        <w:t xml:space="preserve"> </w:t>
      </w:r>
      <w:r>
        <w:rPr>
          <w:rFonts w:eastAsia="Calibri"/>
        </w:rPr>
        <w:t>generate a</w:t>
      </w:r>
      <w:r w:rsidRPr="00883A81">
        <w:rPr>
          <w:rFonts w:eastAsia="Calibri"/>
        </w:rPr>
        <w:t xml:space="preserve"> provenance graph</w:t>
      </w:r>
      <w:r>
        <w:rPr>
          <w:rFonts w:eastAsia="Calibri"/>
        </w:rPr>
        <w:t xml:space="preserve"> </w:t>
      </w:r>
      <w:r w:rsidRPr="00883A81">
        <w:rPr>
          <w:rFonts w:eastAsia="Calibri"/>
        </w:rPr>
        <w:t xml:space="preserve">for analysis. </w:t>
      </w:r>
      <w:r>
        <w:rPr>
          <w:rFonts w:eastAsia="Calibri"/>
        </w:rPr>
        <w:t>As a</w:t>
      </w:r>
      <w:r w:rsidR="000E3B78">
        <w:rPr>
          <w:rFonts w:eastAsia="Calibri"/>
        </w:rPr>
        <w:t>n</w:t>
      </w:r>
      <w:r>
        <w:rPr>
          <w:rFonts w:eastAsia="Calibri"/>
        </w:rPr>
        <w:t xml:space="preserve"> </w:t>
      </w:r>
      <w:r w:rsidR="000E3B78">
        <w:rPr>
          <w:rFonts w:eastAsia="Calibri"/>
        </w:rPr>
        <w:t>example</w:t>
      </w:r>
      <w:r>
        <w:rPr>
          <w:rFonts w:eastAsia="Calibri"/>
        </w:rPr>
        <w:t>, w</w:t>
      </w:r>
      <w:r w:rsidRPr="00883A81">
        <w:rPr>
          <w:rFonts w:eastAsia="Calibri"/>
        </w:rPr>
        <w:t xml:space="preserve">e also instantiated </w:t>
      </w:r>
      <w:r>
        <w:rPr>
          <w:rFonts w:eastAsia="Calibri"/>
        </w:rPr>
        <w:t>our proposed</w:t>
      </w:r>
      <w:r w:rsidRPr="00883A81">
        <w:rPr>
          <w:rFonts w:eastAsia="Calibri"/>
        </w:rPr>
        <w:t xml:space="preserve"> </w:t>
      </w:r>
      <w:r w:rsidR="002949BF">
        <w:rPr>
          <w:rFonts w:eastAsia="Calibri"/>
        </w:rPr>
        <w:t xml:space="preserve">conceptual </w:t>
      </w:r>
      <w:r w:rsidRPr="00883A81">
        <w:rPr>
          <w:rFonts w:eastAsia="Calibri"/>
        </w:rPr>
        <w:t xml:space="preserve">framework </w:t>
      </w:r>
      <w:r>
        <w:rPr>
          <w:rFonts w:eastAsia="Calibri"/>
        </w:rPr>
        <w:t>and graph gener</w:t>
      </w:r>
      <w:r>
        <w:rPr>
          <w:rFonts w:eastAsia="Calibri"/>
        </w:rPr>
        <w:t>a</w:t>
      </w:r>
      <w:r>
        <w:rPr>
          <w:rFonts w:eastAsia="Calibri"/>
        </w:rPr>
        <w:t xml:space="preserve">tion </w:t>
      </w:r>
      <w:r w:rsidRPr="00883A81">
        <w:rPr>
          <w:rFonts w:eastAsia="Calibri"/>
        </w:rPr>
        <w:t xml:space="preserve">in a </w:t>
      </w:r>
      <w:r w:rsidR="00766B90">
        <w:rPr>
          <w:rFonts w:eastAsia="Calibri"/>
        </w:rPr>
        <w:t>serious</w:t>
      </w:r>
      <w:r w:rsidRPr="00883A81">
        <w:rPr>
          <w:rFonts w:eastAsia="Calibri"/>
        </w:rPr>
        <w:t xml:space="preserve"> game, allowing </w:t>
      </w:r>
      <w:r w:rsidR="000E3B78">
        <w:rPr>
          <w:rFonts w:eastAsia="Calibri"/>
        </w:rPr>
        <w:t>developers and designers</w:t>
      </w:r>
      <w:r w:rsidR="000E3B78" w:rsidRPr="00883A81">
        <w:rPr>
          <w:rFonts w:eastAsia="Calibri"/>
        </w:rPr>
        <w:t xml:space="preserve"> </w:t>
      </w:r>
      <w:r w:rsidRPr="00883A81">
        <w:rPr>
          <w:rFonts w:eastAsia="Calibri"/>
        </w:rPr>
        <w:t xml:space="preserve">to identify </w:t>
      </w:r>
      <w:r w:rsidR="002A113F">
        <w:rPr>
          <w:rFonts w:eastAsia="Calibri"/>
        </w:rPr>
        <w:t>possible</w:t>
      </w:r>
      <w:r w:rsidRPr="00883A81">
        <w:rPr>
          <w:rFonts w:eastAsia="Calibri"/>
        </w:rPr>
        <w:t xml:space="preserve"> mistakes </w:t>
      </w:r>
      <w:r w:rsidR="00766B90">
        <w:rPr>
          <w:rFonts w:eastAsia="Calibri"/>
        </w:rPr>
        <w:t xml:space="preserve">and failures </w:t>
      </w:r>
      <w:r w:rsidR="002A113F">
        <w:rPr>
          <w:rFonts w:eastAsia="Calibri"/>
        </w:rPr>
        <w:t xml:space="preserve">in </w:t>
      </w:r>
      <w:proofErr w:type="spellStart"/>
      <w:r w:rsidR="002A113F">
        <w:rPr>
          <w:rFonts w:eastAsia="Calibri"/>
        </w:rPr>
        <w:t>gameplay</w:t>
      </w:r>
      <w:proofErr w:type="spellEnd"/>
      <w:r w:rsidR="002A113F">
        <w:rPr>
          <w:rFonts w:eastAsia="Calibri"/>
        </w:rPr>
        <w:t xml:space="preserve"> design</w:t>
      </w:r>
      <w:r w:rsidRPr="00883A81">
        <w:rPr>
          <w:rFonts w:eastAsia="Calibri"/>
        </w:rPr>
        <w:t xml:space="preserve"> by analyzing the generated provenance graph from collected </w:t>
      </w:r>
      <w:proofErr w:type="spellStart"/>
      <w:r>
        <w:rPr>
          <w:rFonts w:eastAsia="Calibri"/>
        </w:rPr>
        <w:t>gameplay</w:t>
      </w:r>
      <w:proofErr w:type="spellEnd"/>
      <w:r>
        <w:rPr>
          <w:rFonts w:eastAsia="Calibri"/>
        </w:rPr>
        <w:t xml:space="preserve"> </w:t>
      </w:r>
      <w:r w:rsidRPr="00883A81">
        <w:rPr>
          <w:rFonts w:eastAsia="Calibri"/>
        </w:rPr>
        <w:t xml:space="preserve">data. </w:t>
      </w:r>
    </w:p>
    <w:p w:rsidR="00B34235" w:rsidRPr="00975E62" w:rsidRDefault="00A41C8B" w:rsidP="00A41C8B">
      <w:pPr>
        <w:pStyle w:val="keywords0"/>
      </w:pPr>
      <w:proofErr w:type="gramStart"/>
      <w:r>
        <w:rPr>
          <w:rFonts w:eastAsia="Calibri"/>
          <w:b/>
        </w:rPr>
        <w:t>Keywords.</w:t>
      </w:r>
      <w:proofErr w:type="gramEnd"/>
      <w:r>
        <w:rPr>
          <w:rFonts w:eastAsia="Calibri"/>
        </w:rPr>
        <w:t xml:space="preserve"> </w:t>
      </w:r>
      <w:proofErr w:type="gramStart"/>
      <w:r w:rsidR="0001631D">
        <w:rPr>
          <w:rFonts w:eastAsia="Calibri"/>
        </w:rPr>
        <w:t xml:space="preserve">Game </w:t>
      </w:r>
      <w:del w:id="5" w:author="Kohwalter" w:date="2013-08-26T18:36:00Z">
        <w:r w:rsidR="0001631D">
          <w:rPr>
            <w:rFonts w:eastAsia="Calibri"/>
          </w:rPr>
          <w:delText>flow</w:delText>
        </w:r>
      </w:del>
      <w:ins w:id="6" w:author="Kohwalter" w:date="2013-08-26T18:36:00Z">
        <w:r w:rsidR="003D4BB7">
          <w:rPr>
            <w:rFonts w:eastAsia="Calibri"/>
          </w:rPr>
          <w:t>flux</w:t>
        </w:r>
      </w:ins>
      <w:r w:rsidR="00B34235" w:rsidRPr="00975E62">
        <w:rPr>
          <w:rFonts w:eastAsia="Calibri"/>
        </w:rPr>
        <w:t xml:space="preserve">; </w:t>
      </w:r>
      <w:r w:rsidR="0001631D">
        <w:rPr>
          <w:rFonts w:eastAsia="Calibri"/>
        </w:rPr>
        <w:t>Game analysis;</w:t>
      </w:r>
      <w:r w:rsidR="00FA5D38">
        <w:rPr>
          <w:rFonts w:eastAsia="Calibri"/>
        </w:rPr>
        <w:t xml:space="preserve"> </w:t>
      </w:r>
      <w:r w:rsidR="006C7142">
        <w:rPr>
          <w:rFonts w:eastAsia="Calibri"/>
        </w:rPr>
        <w:t>Provenance; Graph Analysis</w:t>
      </w:r>
      <w:r w:rsidR="00B34235" w:rsidRPr="00975E62">
        <w:rPr>
          <w:rFonts w:eastAsia="Calibri"/>
        </w:rPr>
        <w:t>.</w:t>
      </w:r>
      <w:proofErr w:type="gramEnd"/>
    </w:p>
    <w:p w:rsidR="00B34235" w:rsidRPr="00596186" w:rsidRDefault="00B34235" w:rsidP="001B2D5E">
      <w:pPr>
        <w:pStyle w:val="heading1"/>
        <w:rPr>
          <w:sz w:val="24"/>
        </w:rPr>
      </w:pPr>
      <w:r w:rsidRPr="00596186">
        <w:rPr>
          <w:sz w:val="24"/>
        </w:rPr>
        <w:t>Introduction</w:t>
      </w:r>
    </w:p>
    <w:p w:rsidR="00603A4B" w:rsidRDefault="00666BA7" w:rsidP="0038158F">
      <w:pPr>
        <w:pStyle w:val="p1a"/>
      </w:pPr>
      <w:r w:rsidRPr="0096178A">
        <w:rPr>
          <w:rFonts w:eastAsia="Calibri"/>
        </w:rPr>
        <w:t xml:space="preserve">The conclusion of a game session derives from a series of decisions and actions made </w:t>
      </w:r>
      <w:r>
        <w:rPr>
          <w:rFonts w:eastAsia="Calibri"/>
        </w:rPr>
        <w:t>throughout</w:t>
      </w:r>
      <w:r w:rsidRPr="0096178A">
        <w:rPr>
          <w:rFonts w:eastAsia="Calibri"/>
        </w:rPr>
        <w:t xml:space="preserve"> the game. In many situations, analyzing and understanding the events, mistake</w:t>
      </w:r>
      <w:r>
        <w:rPr>
          <w:rFonts w:eastAsia="Calibri"/>
        </w:rPr>
        <w:t xml:space="preserve">s, and </w:t>
      </w:r>
      <w:del w:id="7" w:author="Kohwalter" w:date="2013-08-26T18:36:00Z">
        <w:r>
          <w:rPr>
            <w:rFonts w:eastAsia="Calibri"/>
          </w:rPr>
          <w:delText>flows</w:delText>
        </w:r>
      </w:del>
      <w:ins w:id="8" w:author="Kohwalter" w:date="2013-08-26T18:36:00Z">
        <w:r w:rsidR="003D4BB7">
          <w:rPr>
            <w:rFonts w:eastAsia="Calibri"/>
          </w:rPr>
          <w:t>fluxe</w:t>
        </w:r>
        <w:r>
          <w:rPr>
            <w:rFonts w:eastAsia="Calibri"/>
          </w:rPr>
          <w:t>s</w:t>
        </w:r>
      </w:ins>
      <w:r>
        <w:rPr>
          <w:rFonts w:eastAsia="Calibri"/>
        </w:rPr>
        <w:t xml:space="preserve"> of a concrete </w:t>
      </w:r>
      <w:proofErr w:type="spellStart"/>
      <w:r w:rsidRPr="0096178A">
        <w:t>gameplay</w:t>
      </w:r>
      <w:proofErr w:type="spellEnd"/>
      <w:r>
        <w:t xml:space="preserve"> </w:t>
      </w:r>
      <w:r>
        <w:rPr>
          <w:rFonts w:eastAsia="Calibri"/>
        </w:rPr>
        <w:t xml:space="preserve">experience </w:t>
      </w:r>
      <w:r w:rsidRPr="0096178A">
        <w:rPr>
          <w:rFonts w:eastAsia="Calibri"/>
        </w:rPr>
        <w:t>may be useful for understan</w:t>
      </w:r>
      <w:r w:rsidRPr="0096178A">
        <w:rPr>
          <w:rFonts w:eastAsia="Calibri"/>
        </w:rPr>
        <w:t>d</w:t>
      </w:r>
      <w:r w:rsidRPr="0096178A">
        <w:rPr>
          <w:rFonts w:eastAsia="Calibri"/>
        </w:rPr>
        <w:t xml:space="preserve">ing the achieved results. </w:t>
      </w:r>
      <w:r>
        <w:t>A</w:t>
      </w:r>
      <w:r w:rsidRPr="0096178A">
        <w:t xml:space="preserve"> game </w:t>
      </w:r>
      <w:del w:id="9" w:author="Kohwalter" w:date="2013-08-26T18:36:00Z">
        <w:r w:rsidRPr="0096178A">
          <w:delText>flow</w:delText>
        </w:r>
      </w:del>
      <w:ins w:id="10" w:author="Kohwalter" w:date="2013-08-26T18:36:00Z">
        <w:r w:rsidR="003D4BB7">
          <w:t>flux</w:t>
        </w:r>
      </w:ins>
      <w:r w:rsidRPr="0096178A">
        <w:t xml:space="preserve"> analysis </w:t>
      </w:r>
      <w:r w:rsidR="002D1DB2">
        <w:t xml:space="preserve">may also </w:t>
      </w:r>
      <w:r>
        <w:t>be</w:t>
      </w:r>
      <w:r w:rsidRPr="0096178A">
        <w:t xml:space="preserve"> fundamental for detecting symptoms of problems that occurred due to wrong decision-making or even bad </w:t>
      </w:r>
      <w:proofErr w:type="spellStart"/>
      <w:r>
        <w:t>gameplay</w:t>
      </w:r>
      <w:proofErr w:type="spellEnd"/>
      <w:r>
        <w:t xml:space="preserve"> design</w:t>
      </w:r>
      <w:r w:rsidRPr="0096178A">
        <w:t xml:space="preserve">. </w:t>
      </w:r>
      <w:r w:rsidR="00C73272">
        <w:t>Besides that, w</w:t>
      </w:r>
      <w:r w:rsidR="0051365B">
        <w:t>it</w:t>
      </w:r>
      <w:r w:rsidR="00C73272">
        <w:t>h</w:t>
      </w:r>
      <w:r w:rsidR="0051365B">
        <w:t>out any formalized process, this</w:t>
      </w:r>
      <w:r>
        <w:t xml:space="preserve"> type of analysis</w:t>
      </w:r>
      <w:r w:rsidR="0051365B">
        <w:t xml:space="preserve"> may be subjective and</w:t>
      </w:r>
      <w:r w:rsidR="00E54C24">
        <w:t>,</w:t>
      </w:r>
      <w:r w:rsidR="0051365B">
        <w:t xml:space="preserve"> depending on the game</w:t>
      </w:r>
      <w:r w:rsidR="00950563" w:rsidRPr="0096178A">
        <w:t xml:space="preserve"> dynamics and its complexity</w:t>
      </w:r>
      <w:r w:rsidRPr="0096178A">
        <w:t xml:space="preserve">, </w:t>
      </w:r>
      <w:r w:rsidR="0038158F">
        <w:t>it</w:t>
      </w:r>
      <w:r w:rsidRPr="0096178A">
        <w:t xml:space="preserve"> would </w:t>
      </w:r>
      <w:r w:rsidR="00E54C24">
        <w:t xml:space="preserve">require playing </w:t>
      </w:r>
      <w:r w:rsidR="00950563">
        <w:t>the game</w:t>
      </w:r>
      <w:r w:rsidRPr="0096178A">
        <w:t xml:space="preserve"> </w:t>
      </w:r>
      <w:r w:rsidR="00950563">
        <w:t>successively,</w:t>
      </w:r>
      <w:r w:rsidRPr="0096178A">
        <w:t xml:space="preserve"> mak</w:t>
      </w:r>
      <w:r w:rsidR="00950563">
        <w:t>ing the</w:t>
      </w:r>
      <w:r w:rsidRPr="0096178A">
        <w:t xml:space="preserve"> </w:t>
      </w:r>
      <w:r w:rsidR="0038158F">
        <w:t>same</w:t>
      </w:r>
      <w:r w:rsidRPr="0096178A">
        <w:t xml:space="preserve"> decisions</w:t>
      </w:r>
      <w:r w:rsidR="00950563">
        <w:t>,</w:t>
      </w:r>
      <w:r w:rsidRPr="0096178A">
        <w:t xml:space="preserve"> to intu</w:t>
      </w:r>
      <w:r w:rsidRPr="0096178A">
        <w:t>i</w:t>
      </w:r>
      <w:r w:rsidRPr="0096178A">
        <w:t xml:space="preserve">tively guess which ones were </w:t>
      </w:r>
      <w:r w:rsidR="0038158F">
        <w:t xml:space="preserve">responsible for generating the </w:t>
      </w:r>
      <w:r w:rsidR="00950563">
        <w:t>observed effects</w:t>
      </w:r>
      <w:r w:rsidR="00A727FF">
        <w:t>. Thus</w:t>
      </w:r>
      <w:r w:rsidRPr="0096178A">
        <w:t xml:space="preserve">, reproducing the same state can be unviable, making it difficult to replay and </w:t>
      </w:r>
      <w:r w:rsidR="0038158F">
        <w:t>identify,</w:t>
      </w:r>
      <w:r w:rsidRPr="0096178A">
        <w:t xml:space="preserve"> </w:t>
      </w:r>
      <w:r w:rsidR="0038158F">
        <w:t>in a trial and error approach, the source of the problem.</w:t>
      </w:r>
      <w:r w:rsidRPr="0096178A">
        <w:t xml:space="preserve"> </w:t>
      </w:r>
      <w:r>
        <w:t xml:space="preserve">In addition, examining the game </w:t>
      </w:r>
      <w:del w:id="11" w:author="Kohwalter" w:date="2013-08-26T18:36:00Z">
        <w:r>
          <w:delText>flow allows</w:delText>
        </w:r>
      </w:del>
      <w:ins w:id="12" w:author="Kohwalter" w:date="2013-08-26T18:36:00Z">
        <w:r w:rsidR="003D4BB7">
          <w:t>flux</w:t>
        </w:r>
        <w:r>
          <w:t xml:space="preserve"> </w:t>
        </w:r>
        <w:r w:rsidR="007820A8">
          <w:t xml:space="preserve">might </w:t>
        </w:r>
        <w:r>
          <w:t>al</w:t>
        </w:r>
        <w:r w:rsidR="007820A8">
          <w:t>low for</w:t>
        </w:r>
      </w:ins>
      <w:r>
        <w:t xml:space="preserve"> the identification of good and bad attitudes made </w:t>
      </w:r>
      <w:del w:id="13" w:author="Kohwalter" w:date="2013-08-26T18:36:00Z">
        <w:r>
          <w:delText>by the player</w:delText>
        </w:r>
      </w:del>
      <w:ins w:id="14" w:author="Kohwalter" w:date="2013-08-26T18:36:00Z">
        <w:r>
          <w:t>player</w:t>
        </w:r>
        <w:r w:rsidR="007820A8">
          <w:t>s</w:t>
        </w:r>
      </w:ins>
      <w:r>
        <w:t xml:space="preserve">. This knowledge can be used in future game sessions to avoid making the same mistakes or even to adjust </w:t>
      </w:r>
      <w:proofErr w:type="spellStart"/>
      <w:r>
        <w:t>gameplay</w:t>
      </w:r>
      <w:proofErr w:type="spellEnd"/>
      <w:r>
        <w:t xml:space="preserve"> features.</w:t>
      </w:r>
    </w:p>
    <w:p w:rsidR="006A70A8" w:rsidRDefault="00A80B2E" w:rsidP="006A70A8">
      <w:r>
        <w:t>The</w:t>
      </w:r>
      <w:r w:rsidR="006A70A8">
        <w:t xml:space="preserve"> analysis process for detecting </w:t>
      </w:r>
      <w:proofErr w:type="spellStart"/>
      <w:r w:rsidR="006A70A8">
        <w:t>gameplay</w:t>
      </w:r>
      <w:proofErr w:type="spellEnd"/>
      <w:r w:rsidR="006A70A8">
        <w:t xml:space="preserve"> issues is done</w:t>
      </w:r>
      <w:r w:rsidR="00241AB3">
        <w:t xml:space="preserve"> nowadays</w:t>
      </w:r>
      <w:r w:rsidR="006A70A8">
        <w:t xml:space="preserve"> in an arti</w:t>
      </w:r>
      <w:r>
        <w:t>sa</w:t>
      </w:r>
      <w:r>
        <w:t>n</w:t>
      </w:r>
      <w:r>
        <w:t>al way</w:t>
      </w:r>
      <w:r w:rsidR="006A70A8">
        <w:t xml:space="preserve"> by using a popular </w:t>
      </w:r>
      <w:r w:rsidR="00241AB3">
        <w:t xml:space="preserve">beta testing </w:t>
      </w:r>
      <w:r w:rsidR="000E24BD">
        <w:fldChar w:fldCharType="begin"/>
      </w:r>
      <w:r w:rsidR="00241AB3">
        <w:instrText xml:space="preserve"> ADDIN ZOTERO_ITEM CSL_CITATION {"citationID":"185qemnso","properties":{"formattedCitation":"[1]","plainCitation":"[1]"},"citationItems":[{"id":103,"uris":["http://zotero.org/users/1122386/items/6S7ZW72N"],"uri":["http://zotero.org/users/1122386/items/6S7ZW72N"],"itemData":{"id":103,"type":"article-journal","title":"A survey method for assessing perceptions of a game: The consumer playtest in game design","container-title":"Game Studies","volume":"5","issue":"1","URL":"http://www.gamestudies.org/0501/davis_steury_pagulayan/","author":[{"family":"Davis","given":"John"},{"family":"Steury","given":"Keith"},{"family":"Pagulayan","given":"Randy"}],"issued":{"date-parts":[["2005"]]}}}],"schema":"https://github.com/citation-style-language/schema/raw/master/csl-citation.json"} </w:instrText>
      </w:r>
      <w:r w:rsidR="000E24BD">
        <w:fldChar w:fldCharType="separate"/>
      </w:r>
      <w:r w:rsidR="00241AB3" w:rsidRPr="009E6A19">
        <w:t>[1]</w:t>
      </w:r>
      <w:r w:rsidR="000E24BD">
        <w:fldChar w:fldCharType="end"/>
      </w:r>
      <w:r w:rsidR="00241AB3">
        <w:t xml:space="preserve"> </w:t>
      </w:r>
      <w:r w:rsidR="006A70A8">
        <w:t>approach</w:t>
      </w:r>
      <w:r w:rsidR="00241AB3">
        <w:t>.</w:t>
      </w:r>
      <w:r w:rsidR="006A70A8">
        <w:t xml:space="preserve"> The beta test phase is an indi</w:t>
      </w:r>
      <w:r w:rsidR="006A70A8">
        <w:t>s</w:t>
      </w:r>
      <w:r w:rsidR="006A70A8">
        <w:t>pensable source of data for the developers a</w:t>
      </w:r>
      <w:r w:rsidR="009E6A19">
        <w:t>bout technical issues or bugs</w:t>
      </w:r>
      <w:r w:rsidR="006A70A8">
        <w:t xml:space="preserve"> found in the game. Normally, beta testers are volunteers </w:t>
      </w:r>
      <w:r w:rsidR="009E6A19">
        <w:t xml:space="preserve">who were recruited to play the game in an </w:t>
      </w:r>
      <w:r w:rsidR="009E6A19">
        <w:lastRenderedPageBreak/>
        <w:t>early, pre-release, build of the game where they can provide information about tec</w:t>
      </w:r>
      <w:r w:rsidR="009E6A19">
        <w:t>h</w:t>
      </w:r>
      <w:r w:rsidR="009E6A19">
        <w:t xml:space="preserve">nical issues and provide feedback about the </w:t>
      </w:r>
      <w:proofErr w:type="spellStart"/>
      <w:r w:rsidR="009E6A19">
        <w:t>gameplay</w:t>
      </w:r>
      <w:proofErr w:type="spellEnd"/>
      <w:r w:rsidR="009E6A19">
        <w:t xml:space="preserve"> mechanics.</w:t>
      </w:r>
      <w:r w:rsidR="006A70A8">
        <w:t xml:space="preserve"> </w:t>
      </w:r>
      <w:r w:rsidR="009E6A19">
        <w:t xml:space="preserve">Thus, beta testing is a crucial part of the development to identify important issues in the game. However, developers have little control over the beta testers’ </w:t>
      </w:r>
      <w:proofErr w:type="spellStart"/>
      <w:r w:rsidR="009E6A19">
        <w:t>gameplay</w:t>
      </w:r>
      <w:proofErr w:type="spellEnd"/>
      <w:r w:rsidR="009E6A19">
        <w:t xml:space="preserve"> experience or the env</w:t>
      </w:r>
      <w:r w:rsidR="009E6A19">
        <w:t>i</w:t>
      </w:r>
      <w:r w:rsidR="009E6A19">
        <w:t xml:space="preserve">ronment </w:t>
      </w:r>
      <w:r w:rsidR="00297966">
        <w:t>because</w:t>
      </w:r>
      <w:r w:rsidR="009E6A19">
        <w:t xml:space="preserve"> they can play at home. </w:t>
      </w:r>
    </w:p>
    <w:p w:rsidR="00666BA7" w:rsidRPr="003A6B92" w:rsidRDefault="00666BA7" w:rsidP="00666BA7">
      <w:r w:rsidRPr="003A6B92">
        <w:t xml:space="preserve">The goal of this paper is to improve the </w:t>
      </w:r>
      <w:r w:rsidR="00603A4B">
        <w:t>game designer</w:t>
      </w:r>
      <w:r w:rsidRPr="003A6B92">
        <w:t xml:space="preserve">’s understanding of the </w:t>
      </w:r>
      <w:r w:rsidRPr="00B652A1">
        <w:t>game</w:t>
      </w:r>
      <w:r w:rsidRPr="003A6B92">
        <w:t xml:space="preserve"> </w:t>
      </w:r>
      <w:del w:id="15" w:author="Kohwalter" w:date="2013-08-26T18:36:00Z">
        <w:r w:rsidRPr="003A6B92">
          <w:delText>flow</w:delText>
        </w:r>
      </w:del>
      <w:ins w:id="16" w:author="Kohwalter" w:date="2013-08-26T18:36:00Z">
        <w:r w:rsidR="003D4BB7">
          <w:t>flux</w:t>
        </w:r>
      </w:ins>
      <w:r w:rsidRPr="003A6B92">
        <w:t xml:space="preserve">, </w:t>
      </w:r>
      <w:r>
        <w:t xml:space="preserve">providing insights on </w:t>
      </w:r>
      <w:r w:rsidRPr="003A6B92">
        <w:t xml:space="preserve">how the </w:t>
      </w:r>
      <w:proofErr w:type="spellStart"/>
      <w:r w:rsidR="00241AB3">
        <w:t>gameplay</w:t>
      </w:r>
      <w:proofErr w:type="spellEnd"/>
      <w:r w:rsidR="00241AB3" w:rsidRPr="003A6B92">
        <w:t xml:space="preserve"> </w:t>
      </w:r>
      <w:r w:rsidRPr="003A6B92">
        <w:t xml:space="preserve">progressed and influences </w:t>
      </w:r>
      <w:r w:rsidR="00603A4B">
        <w:t xml:space="preserve">in </w:t>
      </w:r>
      <w:r w:rsidRPr="003A6B92">
        <w:t>the ou</w:t>
      </w:r>
      <w:r w:rsidRPr="003A6B92">
        <w:t>t</w:t>
      </w:r>
      <w:r w:rsidRPr="003A6B92">
        <w:t xml:space="preserve">come. In order to improve understanding, we provide the means to analyze the game </w:t>
      </w:r>
      <w:del w:id="17" w:author="Kohwalter" w:date="2013-08-26T18:36:00Z">
        <w:r w:rsidRPr="003A6B92">
          <w:delText>flow</w:delText>
        </w:r>
      </w:del>
      <w:ins w:id="18" w:author="Kohwalter" w:date="2013-08-26T18:36:00Z">
        <w:r w:rsidR="003D4BB7">
          <w:t>flux</w:t>
        </w:r>
      </w:ins>
      <w:r w:rsidRPr="003A6B92">
        <w:t xml:space="preserve"> by using provenance.</w:t>
      </w:r>
      <w:r w:rsidRPr="003F6BF0">
        <w:t xml:space="preserve"> </w:t>
      </w:r>
      <w:r w:rsidRPr="003A6B92">
        <w:t xml:space="preserve">The provenance analysis </w:t>
      </w:r>
      <w:r w:rsidR="00297966">
        <w:t>requires</w:t>
      </w:r>
      <w:r w:rsidRPr="003A6B92">
        <w:t xml:space="preserve"> processing the collected </w:t>
      </w:r>
      <w:proofErr w:type="spellStart"/>
      <w:r w:rsidRPr="003A6B92">
        <w:t>gameplay</w:t>
      </w:r>
      <w:proofErr w:type="spellEnd"/>
      <w:r w:rsidRPr="003A6B92">
        <w:t xml:space="preserve"> data and generating a provenance graph, </w:t>
      </w:r>
      <w:r>
        <w:t>which relate</w:t>
      </w:r>
      <w:r w:rsidR="00297966">
        <w:t>s</w:t>
      </w:r>
      <w:r w:rsidRPr="003A6B92">
        <w:t xml:space="preserve"> the actions</w:t>
      </w:r>
      <w:r>
        <w:t xml:space="preserve"> and events</w:t>
      </w:r>
      <w:r w:rsidRPr="003A6B92">
        <w:t xml:space="preserve"> </w:t>
      </w:r>
      <w:r>
        <w:t>that occurred</w:t>
      </w:r>
      <w:r w:rsidRPr="003A6B92">
        <w:t xml:space="preserve"> during the game session. This provenance</w:t>
      </w:r>
      <w:r>
        <w:t xml:space="preserve"> graph</w:t>
      </w:r>
      <w:r w:rsidRPr="003A6B92">
        <w:t xml:space="preserve"> allows the </w:t>
      </w:r>
      <w:r w:rsidR="005614AE">
        <w:t>user</w:t>
      </w:r>
      <w:r w:rsidR="005614AE" w:rsidRPr="003A6B92">
        <w:t xml:space="preserve"> </w:t>
      </w:r>
      <w:r w:rsidRPr="003A6B92">
        <w:t>to identify critical actions that influenced the game outcome</w:t>
      </w:r>
      <w:r>
        <w:t xml:space="preserve"> and helps</w:t>
      </w:r>
      <w:r w:rsidRPr="003A6B92">
        <w:t xml:space="preserve"> to unde</w:t>
      </w:r>
      <w:r w:rsidRPr="003A6B92">
        <w:t>r</w:t>
      </w:r>
      <w:r w:rsidRPr="003A6B92">
        <w:t xml:space="preserve">stand how </w:t>
      </w:r>
      <w:r>
        <w:t>events were</w:t>
      </w:r>
      <w:r w:rsidRPr="003A6B92">
        <w:t xml:space="preserve"> generated and which decisions influenced </w:t>
      </w:r>
      <w:r>
        <w:t>them</w:t>
      </w:r>
      <w:r w:rsidRPr="003A6B92">
        <w:t xml:space="preserve">. This </w:t>
      </w:r>
      <w:r w:rsidR="006B338A">
        <w:t>analysis</w:t>
      </w:r>
      <w:r>
        <w:t xml:space="preserve"> </w:t>
      </w:r>
      <w:r w:rsidR="006B338A">
        <w:t>could be used in conjunction with the beta testing in order to</w:t>
      </w:r>
      <w:r w:rsidRPr="003A6B92">
        <w:t xml:space="preserve"> aid in the identification of </w:t>
      </w:r>
      <w:proofErr w:type="spellStart"/>
      <w:r w:rsidR="006B338A">
        <w:t>gameplay</w:t>
      </w:r>
      <w:proofErr w:type="spellEnd"/>
      <w:r w:rsidR="006B338A">
        <w:t xml:space="preserve"> or technical issues</w:t>
      </w:r>
      <w:r w:rsidR="00241AB3">
        <w:t>,</w:t>
      </w:r>
      <w:r w:rsidRPr="003A6B92">
        <w:t xml:space="preserve"> allowing the </w:t>
      </w:r>
      <w:r w:rsidR="006B338A">
        <w:t>designer</w:t>
      </w:r>
      <w:r w:rsidRPr="003A6B92">
        <w:t xml:space="preserve"> to </w:t>
      </w:r>
      <w:r w:rsidR="006B338A">
        <w:t xml:space="preserve">analyze the tester’s feedback report and the </w:t>
      </w:r>
      <w:proofErr w:type="spellStart"/>
      <w:r w:rsidR="006B338A">
        <w:t>gameplay</w:t>
      </w:r>
      <w:proofErr w:type="spellEnd"/>
      <w:r w:rsidR="006B338A">
        <w:t xml:space="preserve"> data from the game session.</w:t>
      </w:r>
    </w:p>
    <w:p w:rsidR="00666BA7" w:rsidRPr="003A6B92" w:rsidRDefault="00666BA7" w:rsidP="005614AE">
      <w:r w:rsidRPr="003A6B92">
        <w:t xml:space="preserve">In </w:t>
      </w:r>
      <w:r>
        <w:t>our</w:t>
      </w:r>
      <w:r w:rsidRPr="003A6B92">
        <w:t xml:space="preserve"> previous work </w:t>
      </w:r>
      <w:r w:rsidR="000E24BD" w:rsidRPr="003A6B92">
        <w:fldChar w:fldCharType="begin"/>
      </w:r>
      <w:r w:rsidR="00BC0CC2">
        <w:instrText xml:space="preserve"> ADDIN ZOTERO_ITEM CSL_CITATION {"citationID":"CN98ySsW","properties":{"formattedCitation":"[2]","plainCitation":"[2]"},"citationItems":[{"id":87,"uris":["http://zotero.org/users/1122386/items/9DCQB8VQ"],"uri":["http://zotero.org/users/1122386/items/9DCQB8VQ"],"itemData":{"id":87,"type":"</w:instrText>
      </w:r>
      <w:del w:id="19" w:author="Kohwalter" w:date="2013-08-26T18:36:00Z">
        <w:r w:rsidR="009E6A19">
          <w:delInstrText>paper-conference</w:delInstrText>
        </w:r>
      </w:del>
      <w:ins w:id="20" w:author="Kohwalter" w:date="2013-08-26T18:36:00Z">
        <w:r w:rsidR="00BC0CC2">
          <w:instrText>article-journal</w:instrText>
        </w:r>
      </w:ins>
      <w:r w:rsidR="00BC0CC2">
        <w:instrText>","title":"Provenance in Games","container-title":"</w:instrText>
      </w:r>
      <w:del w:id="21" w:author="Kohwalter" w:date="2013-08-26T18:36:00Z">
        <w:r w:rsidR="009E6A19">
          <w:delInstrText xml:space="preserve">2012 XI </w:delInstrText>
        </w:r>
      </w:del>
      <w:r w:rsidR="00BC0CC2">
        <w:instrText>Brazilian Symposium on Games and Digital Entertainment (SBGAMES)","</w:instrText>
      </w:r>
      <w:del w:id="22" w:author="Kohwalter" w:date="2013-08-26T18:36:00Z">
        <w:r w:rsidR="009E6A19">
          <w:delInstrText>publisher":"In: XI SBGames","publisher-place":"Brasilia","event":"2012 XI Brazilian Symposium on Games and Digital Entertainment (SBGAMES)","event-place":"Brasilia","</w:delInstrText>
        </w:r>
      </w:del>
      <w:r w:rsidR="00BC0CC2">
        <w:instrText>author":[{"family":"Kohwalter","given":"Troy"},{"family":"Clua","given":"Esteban"},{"family":"Murta","given":"Leonardo"}],"issued":{"date-parts":[["2012</w:instrText>
      </w:r>
      <w:del w:id="23" w:author="Kohwalter" w:date="2013-08-26T18:36:00Z">
        <w:r w:rsidR="009E6A19">
          <w:delInstrText>",11]]}}}],"</w:delInstrText>
        </w:r>
      </w:del>
      <w:ins w:id="24" w:author="Kohwalter" w:date="2013-08-26T18:36:00Z">
        <w:r w:rsidR="00BC0CC2">
          <w:instrText>"]]}}}],"</w:instrText>
        </w:r>
      </w:ins>
      <w:r w:rsidR="00BC0CC2">
        <w:instrText xml:space="preserve">schema":"https://github.com/citation-style-language/schema/raw/master/csl-citation.json"} </w:instrText>
      </w:r>
      <w:r w:rsidR="000E24BD" w:rsidRPr="003A6B92">
        <w:fldChar w:fldCharType="separate"/>
      </w:r>
      <w:r w:rsidR="009E6A19" w:rsidRPr="009E6A19">
        <w:t>[2]</w:t>
      </w:r>
      <w:r w:rsidR="000E24BD" w:rsidRPr="003A6B92">
        <w:fldChar w:fldCharType="end"/>
      </w:r>
      <w:r w:rsidRPr="003A6B92">
        <w:t xml:space="preserve">, </w:t>
      </w:r>
      <w:r>
        <w:t>we</w:t>
      </w:r>
      <w:r w:rsidRPr="003A6B92">
        <w:t xml:space="preserve"> introduced the usage of digital provenance </w:t>
      </w:r>
      <w:r w:rsidR="000E24BD" w:rsidRPr="003A6B92">
        <w:fldChar w:fldCharType="begin"/>
      </w:r>
      <w:r w:rsidR="009E6A19">
        <w:instrText xml:space="preserve"> ADDIN ZOTERO_ITEM CSL_CITATION {"citationID":"CpTeI5RU","properties":{"formattedCitation":"[3]","plainCitation":"[3]"},"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0E24BD" w:rsidRPr="003A6B92">
        <w:fldChar w:fldCharType="separate"/>
      </w:r>
      <w:r w:rsidR="009E6A19" w:rsidRPr="009E6A19">
        <w:t>[3]</w:t>
      </w:r>
      <w:r w:rsidR="000E24BD" w:rsidRPr="003A6B92">
        <w:fldChar w:fldCharType="end"/>
      </w:r>
      <w:r w:rsidRPr="003A6B92">
        <w:t xml:space="preserve"> in games. </w:t>
      </w:r>
      <w:r>
        <w:t>The main goal of the previous work was to propose a</w:t>
      </w:r>
      <w:r w:rsidRPr="003A6B92">
        <w:t xml:space="preserve"> framework </w:t>
      </w:r>
      <w:r>
        <w:t xml:space="preserve">that </w:t>
      </w:r>
      <w:r w:rsidRPr="003A6B92">
        <w:t>collect</w:t>
      </w:r>
      <w:r>
        <w:t>s</w:t>
      </w:r>
      <w:r w:rsidRPr="003A6B92">
        <w:t xml:space="preserve"> information during a game session and map</w:t>
      </w:r>
      <w:r>
        <w:t>s</w:t>
      </w:r>
      <w:r w:rsidRPr="003A6B92">
        <w:t xml:space="preserve"> </w:t>
      </w:r>
      <w:r>
        <w:t xml:space="preserve">it </w:t>
      </w:r>
      <w:r w:rsidRPr="003A6B92">
        <w:t>to provenance terms</w:t>
      </w:r>
      <w:r>
        <w:t>, providing the means for a post-game analysis</w:t>
      </w:r>
      <w:r w:rsidRPr="003A6B92">
        <w:t xml:space="preserve">. </w:t>
      </w:r>
      <w:r>
        <w:t xml:space="preserve">This was the first time that the provenance concept and formalization was used in the representation of game </w:t>
      </w:r>
      <w:del w:id="25" w:author="Kohwalter" w:date="2013-08-26T18:36:00Z">
        <w:r>
          <w:delText>flow</w:delText>
        </w:r>
      </w:del>
      <w:ins w:id="26" w:author="Kohwalter" w:date="2013-08-26T18:36:00Z">
        <w:r w:rsidR="003D4BB7">
          <w:t>flux</w:t>
        </w:r>
      </w:ins>
      <w:r>
        <w:t>. The</w:t>
      </w:r>
      <w:r w:rsidRPr="003A6B92">
        <w:t xml:space="preserve"> </w:t>
      </w:r>
      <w:r>
        <w:t xml:space="preserve">present paper </w:t>
      </w:r>
      <w:r w:rsidRPr="003A6B92">
        <w:t>is based on t</w:t>
      </w:r>
      <w:r>
        <w:t>he</w:t>
      </w:r>
      <w:r w:rsidRPr="003A6B92">
        <w:t xml:space="preserve"> </w:t>
      </w:r>
      <w:r w:rsidR="0038158F">
        <w:t xml:space="preserve">conceptual </w:t>
      </w:r>
      <w:r w:rsidRPr="003A6B92">
        <w:t xml:space="preserve">framework </w:t>
      </w:r>
      <w:r>
        <w:t>definition introduced in the previous paper. Ho</w:t>
      </w:r>
      <w:r>
        <w:t>w</w:t>
      </w:r>
      <w:r>
        <w:t xml:space="preserve">ever, while in the previous work </w:t>
      </w:r>
      <w:r w:rsidR="001A24D9">
        <w:t>focused on</w:t>
      </w:r>
      <w:r>
        <w:t xml:space="preserve"> the provenance gathering, this work </w:t>
      </w:r>
      <w:r w:rsidR="001A24D9">
        <w:t>f</w:t>
      </w:r>
      <w:r w:rsidR="001A24D9">
        <w:t>o</w:t>
      </w:r>
      <w:r w:rsidR="001A24D9">
        <w:t>cus</w:t>
      </w:r>
      <w:r w:rsidR="00230BCE">
        <w:t>es</w:t>
      </w:r>
      <w:r w:rsidR="001A24D9">
        <w:t xml:space="preserve"> on </w:t>
      </w:r>
      <w:r>
        <w:t>the</w:t>
      </w:r>
      <w:r w:rsidRPr="003A6B92">
        <w:t xml:space="preserve"> provenance</w:t>
      </w:r>
      <w:r>
        <w:t xml:space="preserve"> graph</w:t>
      </w:r>
      <w:r w:rsidRPr="003A6B92">
        <w:t xml:space="preserve"> </w:t>
      </w:r>
      <w:r>
        <w:t xml:space="preserve">construction </w:t>
      </w:r>
      <w:r w:rsidR="00230BCE">
        <w:t>and manipulation to support</w:t>
      </w:r>
      <w:r w:rsidR="0038158F">
        <w:t xml:space="preserve"> analysis</w:t>
      </w:r>
      <w:r w:rsidRPr="003A6B92">
        <w:t xml:space="preserve">. </w:t>
      </w:r>
      <w:r w:rsidR="005614AE">
        <w:t xml:space="preserve">Even though </w:t>
      </w:r>
      <w:r>
        <w:t xml:space="preserve">the </w:t>
      </w:r>
      <w:r w:rsidR="00230BCE">
        <w:t xml:space="preserve">scenario </w:t>
      </w:r>
      <w:r w:rsidR="005614AE">
        <w:t xml:space="preserve">used </w:t>
      </w:r>
      <w:r>
        <w:t xml:space="preserve">in this paper is over a serious game, we believe that the concepts discussed </w:t>
      </w:r>
      <w:r w:rsidR="00230BCE">
        <w:t>here</w:t>
      </w:r>
      <w:r>
        <w:t xml:space="preserve"> are applicable to </w:t>
      </w:r>
      <w:r w:rsidR="00241AB3">
        <w:t xml:space="preserve">any </w:t>
      </w:r>
      <w:r>
        <w:t xml:space="preserve">kind of game and </w:t>
      </w:r>
      <w:r w:rsidR="00230BCE">
        <w:t xml:space="preserve">are </w:t>
      </w:r>
      <w:r>
        <w:t xml:space="preserve">useful to support advanced </w:t>
      </w:r>
      <w:r w:rsidR="007E358E">
        <w:t xml:space="preserve">game </w:t>
      </w:r>
      <w:del w:id="27" w:author="Kohwalter" w:date="2013-08-26T18:36:00Z">
        <w:r w:rsidR="007E358E">
          <w:delText>flow</w:delText>
        </w:r>
      </w:del>
      <w:ins w:id="28" w:author="Kohwalter" w:date="2013-08-26T18:36:00Z">
        <w:r w:rsidR="003D4BB7">
          <w:t>flux</w:t>
        </w:r>
      </w:ins>
      <w:r w:rsidR="007E358E">
        <w:t xml:space="preserve"> </w:t>
      </w:r>
      <w:r>
        <w:t xml:space="preserve">analysis, such as </w:t>
      </w:r>
      <w:proofErr w:type="spellStart"/>
      <w:r>
        <w:t>gameplay</w:t>
      </w:r>
      <w:proofErr w:type="spellEnd"/>
      <w:r>
        <w:t xml:space="preserve"> </w:t>
      </w:r>
      <w:r w:rsidR="00B34FE6">
        <w:t xml:space="preserve">design and </w:t>
      </w:r>
      <w:r>
        <w:t>balancing, data mi</w:t>
      </w:r>
      <w:r>
        <w:t>n</w:t>
      </w:r>
      <w:r>
        <w:t xml:space="preserve">ing, and even </w:t>
      </w:r>
      <w:r w:rsidR="00B34FE6">
        <w:t xml:space="preserve">for </w:t>
      </w:r>
      <w:r>
        <w:t>storytelling</w:t>
      </w:r>
      <w:r w:rsidR="0038158F">
        <w:t>.</w:t>
      </w:r>
    </w:p>
    <w:p w:rsidR="00B34235" w:rsidRPr="00975E62" w:rsidRDefault="00B34235" w:rsidP="001B2D5E">
      <w:r w:rsidRPr="00975E62">
        <w:t xml:space="preserve">This paper is organized as follows: Section </w:t>
      </w:r>
      <w:r w:rsidR="000E24BD">
        <w:fldChar w:fldCharType="begin"/>
      </w:r>
      <w:r>
        <w:instrText xml:space="preserve"> REF _Ref350269111 \r \h </w:instrText>
      </w:r>
      <w:r w:rsidR="000E24BD">
        <w:fldChar w:fldCharType="separate"/>
      </w:r>
      <w:r w:rsidR="00C70D7F">
        <w:t>2</w:t>
      </w:r>
      <w:r w:rsidR="000E24BD">
        <w:fldChar w:fldCharType="end"/>
      </w:r>
      <w:r>
        <w:t xml:space="preserve"> </w:t>
      </w:r>
      <w:r w:rsidRPr="00975E62">
        <w:t xml:space="preserve">provides related work in the area of game </w:t>
      </w:r>
      <w:del w:id="29" w:author="Kohwalter" w:date="2013-08-26T18:36:00Z">
        <w:r w:rsidRPr="00975E62">
          <w:delText>flow</w:delText>
        </w:r>
      </w:del>
      <w:ins w:id="30" w:author="Kohwalter" w:date="2013-08-26T18:36:00Z">
        <w:r w:rsidR="003D4BB7">
          <w:t>flux</w:t>
        </w:r>
      </w:ins>
      <w:r w:rsidRPr="00975E62">
        <w:t xml:space="preserve"> analysis. Section </w:t>
      </w:r>
      <w:r w:rsidR="000E24BD">
        <w:fldChar w:fldCharType="begin"/>
      </w:r>
      <w:r>
        <w:instrText xml:space="preserve"> REF _Ref350269125 \r \h </w:instrText>
      </w:r>
      <w:r w:rsidR="000E24BD">
        <w:fldChar w:fldCharType="separate"/>
      </w:r>
      <w:r w:rsidR="00C70D7F">
        <w:t>3</w:t>
      </w:r>
      <w:r w:rsidR="000E24BD">
        <w:fldChar w:fldCharType="end"/>
      </w:r>
      <w:r>
        <w:t xml:space="preserve"> </w:t>
      </w:r>
      <w:r w:rsidRPr="00975E62">
        <w:t>provide</w:t>
      </w:r>
      <w:r>
        <w:t>s</w:t>
      </w:r>
      <w:r w:rsidRPr="00975E62">
        <w:t xml:space="preserve"> </w:t>
      </w:r>
      <w:r>
        <w:t xml:space="preserve">a </w:t>
      </w:r>
      <w:r w:rsidRPr="00975E62">
        <w:t>background on provenance</w:t>
      </w:r>
      <w:r w:rsidR="007E358E">
        <w:t>,</w:t>
      </w:r>
      <w:r w:rsidRPr="00975E62">
        <w:t xml:space="preserve"> </w:t>
      </w:r>
      <w:r>
        <w:t xml:space="preserve">and Section </w:t>
      </w:r>
      <w:r w:rsidR="000E24BD">
        <w:fldChar w:fldCharType="begin"/>
      </w:r>
      <w:r w:rsidR="00266942">
        <w:instrText xml:space="preserve"> REF _Ref350608012 \r \h </w:instrText>
      </w:r>
      <w:r w:rsidR="000E24BD">
        <w:fldChar w:fldCharType="separate"/>
      </w:r>
      <w:r w:rsidR="00C70D7F">
        <w:t>4</w:t>
      </w:r>
      <w:r w:rsidR="000E24BD">
        <w:fldChar w:fldCharType="end"/>
      </w:r>
      <w:r>
        <w:t xml:space="preserve"> introduces our framework for provenance gathering</w:t>
      </w:r>
      <w:r w:rsidRPr="00975E62">
        <w:t xml:space="preserve">. Section </w:t>
      </w:r>
      <w:r w:rsidR="000E24BD">
        <w:fldChar w:fldCharType="begin"/>
      </w:r>
      <w:r>
        <w:instrText xml:space="preserve"> REF _Ref350269138 \r \h </w:instrText>
      </w:r>
      <w:r w:rsidR="000E24BD">
        <w:fldChar w:fldCharType="separate"/>
      </w:r>
      <w:r w:rsidR="00C70D7F">
        <w:t>5</w:t>
      </w:r>
      <w:r w:rsidR="000E24BD">
        <w:fldChar w:fldCharType="end"/>
      </w:r>
      <w:r>
        <w:t xml:space="preserve"> </w:t>
      </w:r>
      <w:r w:rsidRPr="00975E62">
        <w:t xml:space="preserve">presents </w:t>
      </w:r>
      <w:r w:rsidR="00E1519A">
        <w:t>our a</w:t>
      </w:r>
      <w:r w:rsidR="00E1519A">
        <w:t>p</w:t>
      </w:r>
      <w:r w:rsidR="00E1519A">
        <w:t>proach for</w:t>
      </w:r>
      <w:r w:rsidR="00E1519A" w:rsidRPr="00975E62">
        <w:t xml:space="preserve"> </w:t>
      </w:r>
      <w:r w:rsidRPr="00975E62">
        <w:t xml:space="preserve">provenance </w:t>
      </w:r>
      <w:r w:rsidR="00E1519A">
        <w:t>visualization through</w:t>
      </w:r>
      <w:r w:rsidRPr="00975E62">
        <w:t xml:space="preserve"> graph</w:t>
      </w:r>
      <w:r w:rsidR="00E1519A">
        <w:t>s</w:t>
      </w:r>
      <w:r w:rsidRPr="00975E62">
        <w:t xml:space="preserve">. Section </w:t>
      </w:r>
      <w:r w:rsidR="000E24BD">
        <w:fldChar w:fldCharType="begin"/>
      </w:r>
      <w:r w:rsidR="00B206C1">
        <w:instrText xml:space="preserve"> REF _Ref358210005 \r \h </w:instrText>
      </w:r>
      <w:r w:rsidR="000E24BD">
        <w:fldChar w:fldCharType="separate"/>
      </w:r>
      <w:r w:rsidR="00C70D7F">
        <w:t>1</w:t>
      </w:r>
      <w:r w:rsidR="000E24BD">
        <w:fldChar w:fldCharType="end"/>
      </w:r>
      <w:r w:rsidR="00B206C1">
        <w:t xml:space="preserve"> </w:t>
      </w:r>
      <w:r w:rsidRPr="00975E62">
        <w:t xml:space="preserve">presents </w:t>
      </w:r>
      <w:r>
        <w:t>the adoption of pro</w:t>
      </w:r>
      <w:r>
        <w:t>v</w:t>
      </w:r>
      <w:r>
        <w:t xml:space="preserve">enance visualization in </w:t>
      </w:r>
      <w:r w:rsidR="00E52E06">
        <w:t xml:space="preserve">a </w:t>
      </w:r>
      <w:r>
        <w:t>software engineering</w:t>
      </w:r>
      <w:r w:rsidR="00E52E06">
        <w:t xml:space="preserve"> game, </w:t>
      </w:r>
      <w:r w:rsidR="007E358E">
        <w:t xml:space="preserve">with </w:t>
      </w:r>
      <w:r w:rsidR="00E52E06">
        <w:t>visualization exa</w:t>
      </w:r>
      <w:r w:rsidR="00E52E06">
        <w:t>m</w:t>
      </w:r>
      <w:r w:rsidR="00E52E06">
        <w:t>ples</w:t>
      </w:r>
      <w:r w:rsidRPr="00975E62">
        <w:t xml:space="preserve">. Finally, Section </w:t>
      </w:r>
      <w:fldSimple w:instr=" REF _Ref341897928 \r \h  \* MERGEFORMAT ">
        <w:r w:rsidR="00C70D7F">
          <w:t>7</w:t>
        </w:r>
      </w:fldSimple>
      <w:r w:rsidRPr="00975E62">
        <w:t xml:space="preserve"> </w:t>
      </w:r>
      <w:r w:rsidR="003A2D3D">
        <w:t>concludes</w:t>
      </w:r>
      <w:r w:rsidRPr="00975E62">
        <w:t xml:space="preserve"> this work and points out some future work.</w:t>
      </w:r>
    </w:p>
    <w:p w:rsidR="00B34235" w:rsidRPr="00596186" w:rsidRDefault="00B34235" w:rsidP="001B2D5E">
      <w:pPr>
        <w:pStyle w:val="heading1"/>
        <w:rPr>
          <w:sz w:val="24"/>
        </w:rPr>
      </w:pPr>
      <w:bookmarkStart w:id="31" w:name="_Ref350269111"/>
      <w:r w:rsidRPr="00596186">
        <w:rPr>
          <w:sz w:val="24"/>
        </w:rPr>
        <w:t>Related Work</w:t>
      </w:r>
      <w:bookmarkEnd w:id="31"/>
    </w:p>
    <w:p w:rsidR="00B34235" w:rsidRPr="001B2D5E" w:rsidRDefault="001E0B08" w:rsidP="00A41C8B">
      <w:r w:rsidRPr="001B2D5E">
        <w:t xml:space="preserve">In the digital game domain, </w:t>
      </w:r>
      <w:r w:rsidR="00B34235" w:rsidRPr="001B2D5E">
        <w:t xml:space="preserve">Warren </w:t>
      </w:r>
      <w:r w:rsidR="000E24BD" w:rsidRPr="001B2D5E">
        <w:fldChar w:fldCharType="begin"/>
      </w:r>
      <w:r w:rsidR="009E6A19">
        <w:instrText xml:space="preserve"> ADDIN ZOTERO_ITEM CSL_CITATION {"citationID":"8tpngnbjn","properties":{"formattedCitation":"[4]","plainCitation":"[4]"},"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0E24BD" w:rsidRPr="001B2D5E">
        <w:fldChar w:fldCharType="separate"/>
      </w:r>
      <w:r w:rsidR="009E6A19" w:rsidRPr="009E6A19">
        <w:t>[4]</w:t>
      </w:r>
      <w:r w:rsidR="000E24BD" w:rsidRPr="001B2D5E">
        <w:fldChar w:fldCharType="end"/>
      </w:r>
      <w:r w:rsidR="00B34235" w:rsidRPr="001B2D5E">
        <w:t xml:space="preserve"> proposes an informal method to analyze the game </w:t>
      </w:r>
      <w:del w:id="32" w:author="Kohwalter" w:date="2013-08-26T18:36:00Z">
        <w:r w:rsidR="00B34235" w:rsidRPr="001B2D5E">
          <w:delText>flow</w:delText>
        </w:r>
      </w:del>
      <w:ins w:id="33" w:author="Kohwalter" w:date="2013-08-26T18:36:00Z">
        <w:r w:rsidR="003D4BB7">
          <w:t>flux</w:t>
        </w:r>
      </w:ins>
      <w:r w:rsidR="00B34235" w:rsidRPr="001B2D5E">
        <w:t xml:space="preserve"> using a </w:t>
      </w:r>
      <w:del w:id="34" w:author="Kohwalter" w:date="2013-08-26T18:36:00Z">
        <w:r w:rsidR="00B34235" w:rsidRPr="001B2D5E">
          <w:delText>flow</w:delText>
        </w:r>
      </w:del>
      <w:ins w:id="35" w:author="Kohwalter" w:date="2013-08-26T18:36:00Z">
        <w:r w:rsidR="003D4BB7">
          <w:t>flux</w:t>
        </w:r>
      </w:ins>
      <w:r w:rsidR="00B34235" w:rsidRPr="001B2D5E">
        <w:t xml:space="preserve"> graph, mapping game actions and resources </w:t>
      </w:r>
      <w:r w:rsidR="000E0D73">
        <w:t>in</w:t>
      </w:r>
      <w:r w:rsidR="00B34235" w:rsidRPr="001B2D5E">
        <w:t>to ve</w:t>
      </w:r>
      <w:r w:rsidR="00B34235" w:rsidRPr="001B2D5E">
        <w:t>r</w:t>
      </w:r>
      <w:r w:rsidR="00B34235" w:rsidRPr="001B2D5E">
        <w:t>t</w:t>
      </w:r>
      <w:r w:rsidR="00967983">
        <w:t>ices</w:t>
      </w:r>
      <w:r w:rsidR="00B34235" w:rsidRPr="001B2D5E">
        <w:t xml:space="preserve">. By his definition, resources are dimensions of the game state </w:t>
      </w:r>
      <w:r w:rsidR="000E0D73">
        <w:t>that</w:t>
      </w:r>
      <w:r w:rsidR="000E0D73" w:rsidRPr="001B2D5E">
        <w:t xml:space="preserve"> </w:t>
      </w:r>
      <w:r w:rsidR="00B34235" w:rsidRPr="001B2D5E">
        <w:t>are quantifi</w:t>
      </w:r>
      <w:r w:rsidR="00B34235" w:rsidRPr="001B2D5E">
        <w:t>a</w:t>
      </w:r>
      <w:r w:rsidR="00B34235" w:rsidRPr="001B2D5E">
        <w:t xml:space="preserve">ble, while actions are rules of the game that allowed the conversion of one resource </w:t>
      </w:r>
      <w:r w:rsidR="000F1503">
        <w:t>in</w:t>
      </w:r>
      <w:r w:rsidR="00B34235" w:rsidRPr="001B2D5E">
        <w:t xml:space="preserve">to another. </w:t>
      </w:r>
      <w:proofErr w:type="spellStart"/>
      <w:r w:rsidR="00B34235" w:rsidRPr="001B2D5E">
        <w:t>Consalvo</w:t>
      </w:r>
      <w:proofErr w:type="spellEnd"/>
      <w:r w:rsidR="00B34235" w:rsidRPr="001B2D5E">
        <w:t xml:space="preserve"> </w:t>
      </w:r>
      <w:r w:rsidR="000E24BD" w:rsidRPr="001B2D5E">
        <w:fldChar w:fldCharType="begin"/>
      </w:r>
      <w:r w:rsidR="009E6A19">
        <w:instrText xml:space="preserve"> ADDIN ZOTERO_ITEM CSL_CITATION {"citationID":"1cmlnqfv8g","properties":{"formattedCitation":"[5]","plainCitation":"[5]"},"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0E24BD" w:rsidRPr="001B2D5E">
        <w:fldChar w:fldCharType="separate"/>
      </w:r>
      <w:r w:rsidR="009E6A19" w:rsidRPr="009E6A19">
        <w:t>[5]</w:t>
      </w:r>
      <w:r w:rsidR="000E24BD" w:rsidRPr="001B2D5E">
        <w:fldChar w:fldCharType="end"/>
      </w:r>
      <w:r w:rsidR="00B34235" w:rsidRPr="001B2D5E">
        <w:t xml:space="preserve"> presents a more formal approach based on metrics collec</w:t>
      </w:r>
      <w:r w:rsidR="00B34235" w:rsidRPr="001B2D5E">
        <w:t>t</w:t>
      </w:r>
      <w:r w:rsidR="00B34235" w:rsidRPr="001B2D5E">
        <w:t xml:space="preserve">ed during the game session, creating a </w:t>
      </w:r>
      <w:proofErr w:type="spellStart"/>
      <w:r w:rsidR="00B34235" w:rsidRPr="001B2D5E">
        <w:t>gameplay</w:t>
      </w:r>
      <w:proofErr w:type="spellEnd"/>
      <w:r w:rsidR="00B34235" w:rsidRPr="001B2D5E">
        <w:t xml:space="preserve"> log to identify events caused by player choices. </w:t>
      </w:r>
      <w:proofErr w:type="spellStart"/>
      <w:r w:rsidR="00B34235" w:rsidRPr="009D04F9">
        <w:rPr>
          <w:i/>
        </w:rPr>
        <w:lastRenderedPageBreak/>
        <w:t>Playtracer</w:t>
      </w:r>
      <w:proofErr w:type="spellEnd"/>
      <w:r w:rsidR="00B34235" w:rsidRPr="001B2D5E">
        <w:t xml:space="preserve"> </w:t>
      </w:r>
      <w:r w:rsidR="000E24BD" w:rsidRPr="001B2D5E">
        <w:fldChar w:fldCharType="begin"/>
      </w:r>
      <w:r w:rsidR="00BC0CC2">
        <w:instrText xml:space="preserve"> ADDIN ZOTERO_ITEM CSL_CITATION {"citationID":"r3tv92mab","properties":{"formattedCitation":"[6]","plainCitation":"[6]"},"citationItems":[{"id":35,"uris":["http://zotero.org/users/1122386/items/HJTJW39W"],"uri":["http://zotero.org/users/1122386/items/HJTJW39W"],"itemData":{"id":35,"type":"</w:instrText>
      </w:r>
      <w:del w:id="36" w:author="Kohwalter" w:date="2013-08-26T18:36:00Z">
        <w:r w:rsidR="009E6A19">
          <w:delInstrText>paper-conference</w:delInstrText>
        </w:r>
      </w:del>
      <w:ins w:id="37" w:author="Kohwalter" w:date="2013-08-26T18:36:00Z">
        <w:r w:rsidR="00BC0CC2">
          <w:instrText>article-journal</w:instrText>
        </w:r>
      </w:ins>
      <w:r w:rsidR="00BC0CC2">
        <w:instrText>","title":"Gameplay analysis through state projection","container-title":"</w:instrText>
      </w:r>
      <w:del w:id="38" w:author="Kohwalter" w:date="2013-08-26T18:36:00Z">
        <w:r w:rsidR="009E6A19">
          <w:delInstrText xml:space="preserve">Proceedings of the Fifth International Conference on the </w:delInstrText>
        </w:r>
      </w:del>
      <w:r w:rsidR="00BC0CC2">
        <w:instrText>Foundations of Digital Games</w:instrText>
      </w:r>
      <w:del w:id="39" w:author="Kohwalter" w:date="2013-08-26T18:36:00Z">
        <w:r w:rsidR="009E6A19">
          <w:delInstrText>","collection-title":"</w:delInstrText>
        </w:r>
      </w:del>
      <w:ins w:id="40" w:author="Kohwalter" w:date="2013-08-26T18:36:00Z">
        <w:r w:rsidR="00BC0CC2">
          <w:instrText xml:space="preserve"> (</w:instrText>
        </w:r>
      </w:ins>
      <w:r w:rsidR="00BC0CC2">
        <w:instrText>FDG</w:instrText>
      </w:r>
      <w:del w:id="41" w:author="Kohwalter" w:date="2013-08-26T18:36:00Z">
        <w:r w:rsidR="009E6A19">
          <w:delInstrText xml:space="preserve"> '10","publisher":"ACM","publisher-place":"New York, NY, USA","</w:delInstrText>
        </w:r>
      </w:del>
      <w:ins w:id="42" w:author="Kohwalter" w:date="2013-08-26T18:36:00Z">
        <w:r w:rsidR="00BC0CC2">
          <w:instrText>)","</w:instrText>
        </w:r>
      </w:ins>
      <w:r w:rsidR="00BC0CC2">
        <w:instrText>page":"1–8","source":"ACM Digital Library</w:instrText>
      </w:r>
      <w:del w:id="43" w:author="Kohwalter" w:date="2013-08-26T18:36:00Z">
        <w:r w:rsidR="009E6A19">
          <w:delInstrText>","event-place":"New York, NY, USA</w:delInstrText>
        </w:r>
      </w:del>
      <w:r w:rsidR="00BC0CC2">
        <w:instrText>","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w:instrText>
      </w:r>
      <w:del w:id="44" w:author="Kohwalter" w:date="2013-08-26T18:36:00Z">
        <w:r w:rsidR="009E6A19">
          <w:delInstrText>URL":"http://doi.acm.org/10.1145/1822348.1822349","</w:delInstrText>
        </w:r>
      </w:del>
      <w:r w:rsidR="00BC0CC2">
        <w:instrText>DOI":"10.1145/1822348.1822349</w:instrText>
      </w:r>
      <w:del w:id="45" w:author="Kohwalter" w:date="2013-08-26T18:36:00Z">
        <w:r w:rsidR="009E6A19">
          <w:delInstrText>","ISBN":"978-1-60558-937-4</w:delInstrText>
        </w:r>
      </w:del>
      <w:r w:rsidR="00BC0CC2">
        <w:instrText>","author":[{"family":"Andersen","given":"Erik"},{"family":"Liu","given":"Yun-En"},{"family":"Apter","given":"Ethan"},{"family":"Boucher-Genesse","given":"François"},{"family":"Popović","given":"Zoran"}],"issued":{"date-parts":[["2010</w:instrText>
      </w:r>
      <w:del w:id="46" w:author="Kohwalter" w:date="2013-08-26T18:36:00Z">
        <w:r w:rsidR="009E6A19">
          <w:delInstrText>"]]},"accessed":{"date-parts":[["2012",9,14]]}}}],"</w:delInstrText>
        </w:r>
      </w:del>
      <w:ins w:id="47" w:author="Kohwalter" w:date="2013-08-26T18:36:00Z">
        <w:r w:rsidR="00BC0CC2">
          <w:instrText>"]]}}}],"</w:instrText>
        </w:r>
      </w:ins>
      <w:r w:rsidR="00BC0CC2">
        <w:instrText xml:space="preserve">schema":"https://github.com/citation-style-language/schema/raw/master/csl-citation.json"} </w:instrText>
      </w:r>
      <w:r w:rsidR="000E24BD" w:rsidRPr="001B2D5E">
        <w:fldChar w:fldCharType="separate"/>
      </w:r>
      <w:r w:rsidR="009E6A19" w:rsidRPr="009E6A19">
        <w:t>[6]</w:t>
      </w:r>
      <w:r w:rsidR="000E24BD" w:rsidRPr="001B2D5E">
        <w:fldChar w:fldCharType="end"/>
      </w:r>
      <w:r w:rsidR="004A5B2B">
        <w:t xml:space="preserve"> </w:t>
      </w:r>
      <w:r w:rsidR="00EC40EE">
        <w:t xml:space="preserve">allows </w:t>
      </w:r>
      <w:r w:rsidR="002E0DDC">
        <w:t xml:space="preserve">the user </w:t>
      </w:r>
      <w:r w:rsidR="00B34235" w:rsidRPr="001B2D5E">
        <w:t xml:space="preserve">to visually analyze play steps, providing detailed visual representation of the actions taken by the player through the game. </w:t>
      </w:r>
    </w:p>
    <w:p w:rsidR="00B34235" w:rsidRPr="001B2D5E" w:rsidRDefault="00C73272" w:rsidP="00A41C8B">
      <w:r>
        <w:t>These three</w:t>
      </w:r>
      <w:r w:rsidR="00B34235" w:rsidRPr="001B2D5E">
        <w:t xml:space="preserve"> </w:t>
      </w:r>
      <w:r w:rsidR="00C268F0">
        <w:t>approaches</w:t>
      </w:r>
      <w:r w:rsidR="00C268F0" w:rsidRPr="001B2D5E">
        <w:t xml:space="preserve"> </w:t>
      </w:r>
      <w:r w:rsidR="00B34235" w:rsidRPr="001B2D5E">
        <w:t>are developer-oriented, meaning that they aim to improve the quality of the game by providing feedback to the development team.</w:t>
      </w:r>
      <w:r w:rsidR="00461264">
        <w:t xml:space="preserve"> </w:t>
      </w:r>
      <w:r w:rsidR="00461264" w:rsidRPr="009F2D52">
        <w:t xml:space="preserve">However, </w:t>
      </w:r>
      <w:proofErr w:type="spellStart"/>
      <w:r w:rsidR="00461264" w:rsidRPr="009F2D52">
        <w:t>Consalvo</w:t>
      </w:r>
      <w:proofErr w:type="spellEnd"/>
      <w:r w:rsidR="00461264" w:rsidRPr="009F2D52">
        <w:t xml:space="preserve"> </w:t>
      </w:r>
      <w:r w:rsidR="000E24BD" w:rsidRPr="001B2D5E">
        <w:fldChar w:fldCharType="begin"/>
      </w:r>
      <w:r w:rsidR="00F11AC0" w:rsidRPr="009F2D52">
        <w:instrText xml:space="preserve"> ADDIN ZOTERO_ITEM CSL_CITATION {"citationID":"G0JXtZwS","properties":{"formattedCitation":"[5]","plainCitation":"[5]"},"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0E24BD" w:rsidRPr="001B2D5E">
        <w:fldChar w:fldCharType="separate"/>
      </w:r>
      <w:r w:rsidR="00461264" w:rsidRPr="009F2D52">
        <w:t>[5]</w:t>
      </w:r>
      <w:r w:rsidR="000E24BD" w:rsidRPr="001B2D5E">
        <w:fldChar w:fldCharType="end"/>
      </w:r>
      <w:r w:rsidR="00461264" w:rsidRPr="009F2D52">
        <w:t xml:space="preserve"> presents a template for analysis, acting as guidelines</w:t>
      </w:r>
      <w:r w:rsidR="00323052" w:rsidRPr="009F2D52">
        <w:t xml:space="preserve"> to how the analysis should be done. </w:t>
      </w:r>
      <w:r w:rsidR="00323052">
        <w:t xml:space="preserve">Meanwhile, </w:t>
      </w:r>
      <w:proofErr w:type="spellStart"/>
      <w:r w:rsidR="00323052" w:rsidRPr="009D04F9">
        <w:rPr>
          <w:i/>
        </w:rPr>
        <w:t>Playtracer</w:t>
      </w:r>
      <w:proofErr w:type="spellEnd"/>
      <w:r w:rsidR="00323052" w:rsidRPr="001B2D5E">
        <w:t xml:space="preserve"> </w:t>
      </w:r>
      <w:r w:rsidR="000E24BD" w:rsidRPr="001B2D5E">
        <w:fldChar w:fldCharType="begin"/>
      </w:r>
      <w:r w:rsidR="00BC0CC2">
        <w:instrText xml:space="preserve"> ADDIN ZOTERO_ITEM CSL_CITATION {"citationID":"tH8WgYoX","properties":{"formattedCitation":"[6]","plainCitation":"[6]"},"citationItems":[{"id":35,"uris":["http://zotero.org/users/1122386/items/HJTJW39W"],"uri":["http://zotero.org/users/1122386/items/HJTJW39W"],"itemData":{"id":35,"type":"</w:instrText>
      </w:r>
      <w:del w:id="48" w:author="Kohwalter" w:date="2013-08-26T18:36:00Z">
        <w:r w:rsidR="00F11AC0">
          <w:delInstrText>paper-conference</w:delInstrText>
        </w:r>
      </w:del>
      <w:ins w:id="49" w:author="Kohwalter" w:date="2013-08-26T18:36:00Z">
        <w:r w:rsidR="00BC0CC2">
          <w:instrText>article-journal</w:instrText>
        </w:r>
      </w:ins>
      <w:r w:rsidR="00BC0CC2">
        <w:instrText>","title":"Gameplay analysis through state projection","container-title":"</w:instrText>
      </w:r>
      <w:del w:id="50" w:author="Kohwalter" w:date="2013-08-26T18:36:00Z">
        <w:r w:rsidR="00F11AC0">
          <w:delInstrText xml:space="preserve">Proceedings of the Fifth International Conference on the </w:delInstrText>
        </w:r>
      </w:del>
      <w:r w:rsidR="00BC0CC2">
        <w:instrText>Foundations of Digital Games</w:instrText>
      </w:r>
      <w:del w:id="51" w:author="Kohwalter" w:date="2013-08-26T18:36:00Z">
        <w:r w:rsidR="00F11AC0">
          <w:delInstrText>","collection-title":"</w:delInstrText>
        </w:r>
      </w:del>
      <w:ins w:id="52" w:author="Kohwalter" w:date="2013-08-26T18:36:00Z">
        <w:r w:rsidR="00BC0CC2">
          <w:instrText xml:space="preserve"> (</w:instrText>
        </w:r>
      </w:ins>
      <w:r w:rsidR="00BC0CC2">
        <w:instrText>FDG</w:instrText>
      </w:r>
      <w:del w:id="53" w:author="Kohwalter" w:date="2013-08-26T18:36:00Z">
        <w:r w:rsidR="00F11AC0">
          <w:delInstrText xml:space="preserve"> '10","publisher":"ACM","publisher-place":"New York, NY, USA","</w:delInstrText>
        </w:r>
      </w:del>
      <w:ins w:id="54" w:author="Kohwalter" w:date="2013-08-26T18:36:00Z">
        <w:r w:rsidR="00BC0CC2">
          <w:instrText>)","</w:instrText>
        </w:r>
      </w:ins>
      <w:r w:rsidR="00BC0CC2">
        <w:instrText>page":"1–8","source":"ACM Digital Library","</w:instrText>
      </w:r>
      <w:del w:id="55" w:author="Kohwalter" w:date="2013-08-26T18:36:00Z">
        <w:r w:rsidR="00F11AC0">
          <w:delInstrText>event-place":"New York, NY, USA","</w:delInstrText>
        </w:r>
      </w:del>
      <w:r w:rsidR="00BC0CC2">
        <w:instrText>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w:instrText>
      </w:r>
      <w:del w:id="56" w:author="Kohwalter" w:date="2013-08-26T18:36:00Z">
        <w:r w:rsidR="00F11AC0">
          <w:delInstrText>URL":"http://doi.acm.org/10.1145/1822348.1822349","</w:delInstrText>
        </w:r>
      </w:del>
      <w:r w:rsidR="00BC0CC2">
        <w:instrText>DOI":"10.1145/1822348.1822349","</w:instrText>
      </w:r>
      <w:del w:id="57" w:author="Kohwalter" w:date="2013-08-26T18:36:00Z">
        <w:r w:rsidR="00F11AC0">
          <w:delInstrText>ISBN":"978-1-60558-937-4","</w:delInstrText>
        </w:r>
      </w:del>
      <w:r w:rsidR="00BC0CC2">
        <w:instrText>author":[{"family":"Andersen","given":"Erik"},{"family":"Liu","given":"Yun-En"},{"family":"Apter","given":"Ethan"},{"family":"Boucher-Genesse","given":"François"},{"family":"Popović","given":"Zoran"}],"issued":{"date-parts":[["2010</w:instrText>
      </w:r>
      <w:del w:id="58" w:author="Kohwalter" w:date="2013-08-26T18:36:00Z">
        <w:r w:rsidR="00F11AC0">
          <w:delInstrText>"]]},"accessed":{"date-parts":[["2012",9,14]]}}}],"</w:delInstrText>
        </w:r>
      </w:del>
      <w:ins w:id="59" w:author="Kohwalter" w:date="2013-08-26T18:36:00Z">
        <w:r w:rsidR="00BC0CC2">
          <w:instrText>"]]}}}],"</w:instrText>
        </w:r>
      </w:ins>
      <w:r w:rsidR="00BC0CC2">
        <w:instrText xml:space="preserve">schema":"https://github.com/citation-style-language/schema/raw/master/csl-citation.json"} </w:instrText>
      </w:r>
      <w:r w:rsidR="000E24BD" w:rsidRPr="001B2D5E">
        <w:fldChar w:fldCharType="separate"/>
      </w:r>
      <w:r w:rsidR="00323052" w:rsidRPr="009E6A19">
        <w:t>[6]</w:t>
      </w:r>
      <w:r w:rsidR="000E24BD" w:rsidRPr="001B2D5E">
        <w:fldChar w:fldCharType="end"/>
      </w:r>
      <w:r w:rsidR="00323052">
        <w:t xml:space="preserve"> </w:t>
      </w:r>
      <w:r w:rsidR="001C6EF8">
        <w:t>focuses on</w:t>
      </w:r>
      <w:r w:rsidR="00323052">
        <w:t xml:space="preserve"> identifying</w:t>
      </w:r>
      <w:r w:rsidR="001C6EF8">
        <w:t xml:space="preserve"> the</w:t>
      </w:r>
      <w:r w:rsidR="00323052">
        <w:t xml:space="preserve"> player’s strat</w:t>
      </w:r>
      <w:r w:rsidR="00323052">
        <w:t>e</w:t>
      </w:r>
      <w:r w:rsidR="00323052">
        <w:t>gies by visually analyzing play traces instead of using queries.</w:t>
      </w:r>
    </w:p>
    <w:p w:rsidR="00B34235" w:rsidRDefault="00B34235" w:rsidP="00A41C8B">
      <w:pPr>
        <w:rPr>
          <w:del w:id="60" w:author="Kohwalter" w:date="2013-08-26T18:36:00Z"/>
        </w:rPr>
      </w:pPr>
      <w:del w:id="61" w:author="Kohwalter" w:date="2013-08-26T18:36:00Z">
        <w:r w:rsidRPr="001B2D5E">
          <w:delText xml:space="preserve">Another </w:delText>
        </w:r>
        <w:r w:rsidR="001C6EF8">
          <w:delText>approach</w:delText>
        </w:r>
        <w:r w:rsidR="001C6EF8" w:rsidRPr="001B2D5E">
          <w:delText xml:space="preserve"> </w:delText>
        </w:r>
        <w:r w:rsidRPr="001B2D5E">
          <w:delText xml:space="preserve">that analyzes a story in the field of interactive storytelling </w:delText>
        </w:r>
        <w:r w:rsidR="000E24BD" w:rsidRPr="001B2D5E">
          <w:fldChar w:fldCharType="begin"/>
        </w:r>
        <w:r w:rsidR="009E6A19">
          <w:delInstrText xml:space="preserve"> ADDIN ZOTERO_ITEM CSL_CITATION {"citationID":"fxVff8dW","properties":{"formattedCitation":"[7]","plainCitation":"[7]"},"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delInstrText>
        </w:r>
        <w:r w:rsidR="000E24BD" w:rsidRPr="001B2D5E">
          <w:fldChar w:fldCharType="separate"/>
        </w:r>
        <w:r w:rsidR="009E6A19" w:rsidRPr="009E6A19">
          <w:delText>[7]</w:delText>
        </w:r>
        <w:r w:rsidR="000E24BD" w:rsidRPr="001B2D5E">
          <w:fldChar w:fldCharType="end"/>
        </w:r>
        <w:r w:rsidRPr="001B2D5E">
          <w:delText xml:space="preserve"> was presented in </w:delText>
        </w:r>
        <w:r w:rsidR="000E24BD" w:rsidRPr="001B2D5E">
          <w:fldChar w:fldCharType="begin"/>
        </w:r>
        <w:r w:rsidR="009E6A19">
          <w:delInstrText xml:space="preserve"> ADDIN ZOTERO_ITEM CSL_CITATION {"citationID":"6Ne6atQZ","properties":{"formattedCitation":"[8]","plainCitation":"[8]"},"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delInstrText>
        </w:r>
        <w:r w:rsidR="000E24BD" w:rsidRPr="001B2D5E">
          <w:fldChar w:fldCharType="separate"/>
        </w:r>
        <w:r w:rsidR="009E6A19" w:rsidRPr="009E6A19">
          <w:delText>[8]</w:delText>
        </w:r>
        <w:r w:rsidR="000E24BD" w:rsidRPr="001B2D5E">
          <w:fldChar w:fldCharType="end"/>
        </w:r>
        <w:r w:rsidRPr="001B2D5E">
          <w:delText xml:space="preserve">. </w:delText>
        </w:r>
        <w:r w:rsidR="001C6EF8">
          <w:delText xml:space="preserve">It </w:delText>
        </w:r>
        <w:r w:rsidRPr="001B2D5E">
          <w:delText>organize</w:delText>
        </w:r>
        <w:r w:rsidR="001C6EF8">
          <w:delText>s</w:delText>
        </w:r>
        <w:r w:rsidRPr="001B2D5E">
          <w:delText xml:space="preserve"> the story using PNF networks </w:delText>
        </w:r>
        <w:r w:rsidR="000E24BD" w:rsidRPr="001B2D5E">
          <w:fldChar w:fldCharType="begin"/>
        </w:r>
        <w:r w:rsidR="009E6A19">
          <w:delInstrText xml:space="preserve"> ADDIN ZOTERO_ITEM CSL_CITATION {"citationID":"asqhtsdah","properties":{"formattedCitation":"[9]","plainCitation":"[9]"},"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delInstrText>
        </w:r>
        <w:r w:rsidR="000E24BD" w:rsidRPr="001B2D5E">
          <w:fldChar w:fldCharType="separate"/>
        </w:r>
        <w:r w:rsidR="009E6A19" w:rsidRPr="009E6A19">
          <w:delText>[9]</w:delText>
        </w:r>
        <w:r w:rsidR="000E24BD" w:rsidRPr="001B2D5E">
          <w:fldChar w:fldCharType="end"/>
        </w:r>
        <w:r w:rsidRPr="001B2D5E">
          <w:delText>, representing the temporal structure of the events that make up the plot. This structure can also be used in the generation of new events to the story</w:delText>
        </w:r>
        <w:r w:rsidR="001C6EF8">
          <w:delText>. However, it</w:delText>
        </w:r>
        <w:r w:rsidRPr="001B2D5E">
          <w:delText xml:space="preserve"> is restricted to temporal c</w:delText>
        </w:r>
        <w:r w:rsidRPr="001B2D5E">
          <w:delText>o</w:delText>
        </w:r>
        <w:r w:rsidRPr="001B2D5E">
          <w:delText xml:space="preserve">herence </w:delText>
        </w:r>
        <w:r w:rsidR="001C6EF8">
          <w:delText>among</w:delText>
        </w:r>
        <w:r w:rsidR="001C6EF8" w:rsidRPr="001B2D5E">
          <w:delText xml:space="preserve"> </w:delText>
        </w:r>
        <w:r w:rsidRPr="001B2D5E">
          <w:delText>the game events, without providing insights of positive or negative reinforcements.</w:delText>
        </w:r>
      </w:del>
    </w:p>
    <w:p w:rsidR="00F11AC0" w:rsidRPr="001B2D5E" w:rsidRDefault="00F11AC0" w:rsidP="00A41C8B">
      <w:r>
        <w:t xml:space="preserve">Lastly, </w:t>
      </w:r>
      <w:r w:rsidR="001C6EF8">
        <w:t>the</w:t>
      </w:r>
      <w:r>
        <w:t xml:space="preserve"> </w:t>
      </w:r>
      <w:r w:rsidRPr="00F11AC0">
        <w:rPr>
          <w:i/>
        </w:rPr>
        <w:t>Game Analytics</w:t>
      </w:r>
      <w:r>
        <w:rPr>
          <w:i/>
        </w:rPr>
        <w:t xml:space="preserve"> </w:t>
      </w:r>
      <w:r w:rsidR="000E24BD">
        <w:rPr>
          <w:i/>
        </w:rPr>
        <w:fldChar w:fldCharType="begin"/>
      </w:r>
      <w:r w:rsidR="00BC0CC2">
        <w:rPr>
          <w:i/>
        </w:rPr>
        <w:instrText xml:space="preserve"> ADDIN ZOTERO_ITEM CSL_CITATION {"citationID":"1ua1gbnb2r","properties":{"formattedCitation":"[</w:instrText>
      </w:r>
      <w:del w:id="62" w:author="Kohwalter" w:date="2013-08-26T18:36:00Z">
        <w:r>
          <w:rPr>
            <w:i/>
          </w:rPr>
          <w:delInstrText>10</w:delInstrText>
        </w:r>
      </w:del>
      <w:ins w:id="63" w:author="Kohwalter" w:date="2013-08-26T18:36:00Z">
        <w:r w:rsidR="00BC0CC2">
          <w:rPr>
            <w:i/>
          </w:rPr>
          <w:instrText>7</w:instrText>
        </w:r>
      </w:ins>
      <w:r w:rsidR="00BC0CC2">
        <w:rPr>
          <w:i/>
        </w:rPr>
        <w:instrText>]","plainCitation":"[</w:instrText>
      </w:r>
      <w:del w:id="64" w:author="Kohwalter" w:date="2013-08-26T18:36:00Z">
        <w:r>
          <w:rPr>
            <w:i/>
          </w:rPr>
          <w:delInstrText>10</w:delInstrText>
        </w:r>
      </w:del>
      <w:ins w:id="65" w:author="Kohwalter" w:date="2013-08-26T18:36:00Z">
        <w:r w:rsidR="00BC0CC2">
          <w:rPr>
            <w:i/>
          </w:rPr>
          <w:instrText>7</w:instrText>
        </w:r>
      </w:ins>
      <w:r w:rsidR="00BC0CC2">
        <w:rPr>
          <w:i/>
        </w:rPr>
        <w:instrText xml:space="preserve">]"},"citationItems":[{"id":104,"uris":["http://zotero.org/users/1122386/items/KJSVMR36"],"uri":["http://zotero.org/users/1122386/items/KJSVMR36"],"itemData":{"id":104,"type":"webpage","title":"GameAnalytics For Game Developers Know the facts Improve and Monetize","URL":"http://www.gameanalytics.com/","author":[{"family":"Wulff","given":"Morten"},{"family":"Hansen","given":"Matthias"},{"family":"Thurau","given":"Christian"}],"accessed":{"date-parts":[["2013",5,30]]}}}],"schema":"https://github.com/citation-style-language/schema/raw/master/csl-citation.json"} </w:instrText>
      </w:r>
      <w:r w:rsidR="000E24BD">
        <w:rPr>
          <w:i/>
        </w:rPr>
        <w:fldChar w:fldCharType="separate"/>
      </w:r>
      <w:r w:rsidR="00BC0CC2" w:rsidRPr="00BC0CC2">
        <w:t>[</w:t>
      </w:r>
      <w:del w:id="66" w:author="Kohwalter" w:date="2013-08-26T18:36:00Z">
        <w:r w:rsidRPr="00F11AC0">
          <w:delText>10</w:delText>
        </w:r>
      </w:del>
      <w:ins w:id="67" w:author="Kohwalter" w:date="2013-08-26T18:36:00Z">
        <w:r w:rsidR="00BC0CC2" w:rsidRPr="00BC0CC2">
          <w:t>7</w:t>
        </w:r>
      </w:ins>
      <w:r w:rsidR="00BC0CC2" w:rsidRPr="00BC0CC2">
        <w:t>]</w:t>
      </w:r>
      <w:r w:rsidR="000E24BD">
        <w:rPr>
          <w:i/>
        </w:rPr>
        <w:fldChar w:fldCharType="end"/>
      </w:r>
      <w:r w:rsidRPr="00F11AC0">
        <w:rPr>
          <w:i/>
        </w:rPr>
        <w:t xml:space="preserve"> </w:t>
      </w:r>
      <w:r>
        <w:t xml:space="preserve">from Unity3D </w:t>
      </w:r>
      <w:r w:rsidR="000E24BD">
        <w:fldChar w:fldCharType="begin"/>
      </w:r>
      <w:r w:rsidR="00BC0CC2">
        <w:instrText xml:space="preserve"> ADDIN ZOTERO_ITEM CSL_CITATION {"citationID":"1akv3heqtg","properties":{"formattedCitation":"[</w:instrText>
      </w:r>
      <w:del w:id="68" w:author="Kohwalter" w:date="2013-08-26T18:36:00Z">
        <w:r>
          <w:delInstrText>11</w:delInstrText>
        </w:r>
      </w:del>
      <w:ins w:id="69" w:author="Kohwalter" w:date="2013-08-26T18:36:00Z">
        <w:r w:rsidR="00BC0CC2">
          <w:instrText>8</w:instrText>
        </w:r>
      </w:ins>
      <w:r w:rsidR="00BC0CC2">
        <w:instrText>]","plainCitation":"[</w:instrText>
      </w:r>
      <w:del w:id="70" w:author="Kohwalter" w:date="2013-08-26T18:36:00Z">
        <w:r>
          <w:delInstrText>11</w:delInstrText>
        </w:r>
      </w:del>
      <w:ins w:id="71" w:author="Kohwalter" w:date="2013-08-26T18:36:00Z">
        <w:r w:rsidR="00BC0CC2">
          <w:instrText>8</w:instrText>
        </w:r>
      </w:ins>
      <w:r w:rsidR="00BC0CC2">
        <w:instrText xml:space="preserve">]"},"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0E24BD">
        <w:fldChar w:fldCharType="separate"/>
      </w:r>
      <w:r w:rsidR="00BC0CC2" w:rsidRPr="00BC0CC2">
        <w:t>[</w:t>
      </w:r>
      <w:del w:id="72" w:author="Kohwalter" w:date="2013-08-26T18:36:00Z">
        <w:r w:rsidRPr="00F11AC0">
          <w:delText>11</w:delText>
        </w:r>
      </w:del>
      <w:ins w:id="73" w:author="Kohwalter" w:date="2013-08-26T18:36:00Z">
        <w:r w:rsidR="00BC0CC2" w:rsidRPr="00BC0CC2">
          <w:t>8</w:t>
        </w:r>
      </w:ins>
      <w:r w:rsidR="00BC0CC2" w:rsidRPr="00BC0CC2">
        <w:t>]</w:t>
      </w:r>
      <w:r w:rsidR="000E24BD">
        <w:fldChar w:fldCharType="end"/>
      </w:r>
      <w:r>
        <w:t xml:space="preserve"> allows visualizing game data as heat maps directly on the scene. This identifies bottlenecks and hotspots, </w:t>
      </w:r>
      <w:r w:rsidR="009D1CAF">
        <w:t xml:space="preserve">and </w:t>
      </w:r>
      <w:r>
        <w:t>u</w:t>
      </w:r>
      <w:r>
        <w:t>n</w:t>
      </w:r>
      <w:r>
        <w:t>derused and overused areas of the game. It also measures the game retention rate, where players are stopping playing, and how the game progression develops.</w:t>
      </w:r>
    </w:p>
    <w:p w:rsidR="00B34235" w:rsidRPr="00596186" w:rsidRDefault="00B34235" w:rsidP="00596186">
      <w:pPr>
        <w:pStyle w:val="heading1"/>
        <w:rPr>
          <w:sz w:val="24"/>
        </w:rPr>
      </w:pPr>
      <w:bookmarkStart w:id="74" w:name="_Ref350269125"/>
      <w:r w:rsidRPr="00596186">
        <w:rPr>
          <w:sz w:val="24"/>
        </w:rPr>
        <w:t>Provenance</w:t>
      </w:r>
      <w:bookmarkEnd w:id="74"/>
    </w:p>
    <w:p w:rsidR="00B34235" w:rsidRPr="001B2D5E" w:rsidRDefault="00B34235" w:rsidP="00A41C8B">
      <w:pPr>
        <w:pStyle w:val="p1a"/>
      </w:pPr>
      <w:r w:rsidRPr="001B2D5E">
        <w:t>Provenance is well understood in the context of art or digital libraries, where it r</w:t>
      </w:r>
      <w:r w:rsidRPr="001B2D5E">
        <w:t>e</w:t>
      </w:r>
      <w:r w:rsidRPr="001B2D5E">
        <w:t>spectively refers to the documented history of an art object, or the documentation of processes in a digital object's life cycle</w:t>
      </w:r>
      <w:r w:rsidR="006B7F21">
        <w:t xml:space="preserve"> </w:t>
      </w:r>
      <w:r w:rsidR="000E24BD">
        <w:fldChar w:fldCharType="begin"/>
      </w:r>
      <w:r w:rsidR="00BC0CC2">
        <w:instrText xml:space="preserve"> ADDIN ZOTERO_ITEM CSL_CITATION {"citationID":"1s56ehr1uv","properties":{"formattedCitation":"[</w:instrText>
      </w:r>
      <w:del w:id="75" w:author="Kohwalter" w:date="2013-08-26T18:36:00Z">
        <w:r w:rsidR="006B7F21">
          <w:delInstrText>12</w:delInstrText>
        </w:r>
      </w:del>
      <w:ins w:id="76" w:author="Kohwalter" w:date="2013-08-26T18:36:00Z">
        <w:r w:rsidR="00BC0CC2">
          <w:instrText>9</w:instrText>
        </w:r>
      </w:ins>
      <w:r w:rsidR="00BC0CC2">
        <w:instrText>]","plainCitation":"[</w:instrText>
      </w:r>
      <w:del w:id="77" w:author="Kohwalter" w:date="2013-08-26T18:36:00Z">
        <w:r w:rsidR="006B7F21">
          <w:delInstrText>12</w:delInstrText>
        </w:r>
      </w:del>
      <w:ins w:id="78" w:author="Kohwalter" w:date="2013-08-26T18:36:00Z">
        <w:r w:rsidR="00BC0CC2">
          <w:instrText>9</w:instrText>
        </w:r>
      </w:ins>
      <w:r w:rsidR="00BC0CC2">
        <w:instrText>]"},"citationItems":[{"id":77,"uris":["http://zotero.org/users/1122386/items/DM3VUTFM"],"uri":["http://zotero.org/users/1122386/items/DM3VUTFM"],"itemData":{"id":77,"type":"report","title":"Data Dictionary for Preservation Metadata","publisher":"Implementation Strategies (PREMIS)","publisher-place":"</w:instrText>
      </w:r>
      <w:del w:id="79" w:author="Kohwalter" w:date="2013-08-26T18:36:00Z">
        <w:r w:rsidR="006B7F21">
          <w:delInstrText>Preservation Metadata</w:delInstrText>
        </w:r>
      </w:del>
      <w:ins w:id="80" w:author="Kohwalter" w:date="2013-08-26T18:36:00Z">
        <w:r w:rsidR="00BC0CC2">
          <w:instrText>OCLC Online Computer Library Center &amp; Research Libraries Group</w:instrText>
        </w:r>
      </w:ins>
      <w:r w:rsidR="00BC0CC2">
        <w:instrText>","page":"237","genre":"</w:instrText>
      </w:r>
      <w:del w:id="81" w:author="Kohwalter" w:date="2013-08-26T18:36:00Z">
        <w:r w:rsidR="006B7F21">
          <w:delInstrText>Technical</w:delInstrText>
        </w:r>
      </w:del>
      <w:ins w:id="82" w:author="Kohwalter" w:date="2013-08-26T18:36:00Z">
        <w:r w:rsidR="00BC0CC2">
          <w:instrText>Final report</w:instrText>
        </w:r>
      </w:ins>
      <w:r w:rsidR="00BC0CC2">
        <w:instrText>","event-place":"</w:instrText>
      </w:r>
      <w:del w:id="83" w:author="Kohwalter" w:date="2013-08-26T18:36:00Z">
        <w:r w:rsidR="006B7F21">
          <w:delInstrText>Preservation Metadata","URL":"http://www.oclc.org/research/projects/ pmwg/premis-final.pdf","number":"Final Report of the PREMIS Working</w:delInstrText>
        </w:r>
      </w:del>
      <w:ins w:id="84" w:author="Kohwalter" w:date="2013-08-26T18:36:00Z">
        <w:r w:rsidR="00BC0CC2">
          <w:instrText>OCLC Online Computer Library Center &amp; Research Libraries</w:instrText>
        </w:r>
      </w:ins>
      <w:r w:rsidR="00BC0CC2">
        <w:instrText xml:space="preserve"> Group","author":[{"family":"PREMIS Working Group","given":""}],"issued":{"date-parts":[["2005"]]}}}],"schema":"https://github.com/citation-style-language/schema/raw/master/csl-citation.json"} </w:instrText>
      </w:r>
      <w:r w:rsidR="000E24BD">
        <w:fldChar w:fldCharType="separate"/>
      </w:r>
      <w:r w:rsidR="00BC0CC2" w:rsidRPr="00BC0CC2">
        <w:t>[</w:t>
      </w:r>
      <w:del w:id="85" w:author="Kohwalter" w:date="2013-08-26T18:36:00Z">
        <w:r w:rsidR="006B7F21" w:rsidRPr="006B7F21">
          <w:delText>12</w:delText>
        </w:r>
      </w:del>
      <w:ins w:id="86" w:author="Kohwalter" w:date="2013-08-26T18:36:00Z">
        <w:r w:rsidR="00BC0CC2" w:rsidRPr="00BC0CC2">
          <w:t>9</w:t>
        </w:r>
      </w:ins>
      <w:r w:rsidR="00BC0CC2" w:rsidRPr="00BC0CC2">
        <w:t>]</w:t>
      </w:r>
      <w:r w:rsidR="000E24BD">
        <w:fldChar w:fldCharType="end"/>
      </w:r>
      <w:r w:rsidRPr="001B2D5E">
        <w:t xml:space="preserve">. In 2006, at the </w:t>
      </w:r>
      <w:r w:rsidR="001B06A8" w:rsidRPr="001B06A8">
        <w:rPr>
          <w:i/>
        </w:rPr>
        <w:t>International Prov</w:t>
      </w:r>
      <w:r w:rsidR="001B06A8" w:rsidRPr="001B06A8">
        <w:rPr>
          <w:i/>
        </w:rPr>
        <w:t>e</w:t>
      </w:r>
      <w:r w:rsidR="001B06A8" w:rsidRPr="001B06A8">
        <w:rPr>
          <w:i/>
        </w:rPr>
        <w:t>nance and Annotation Workshop</w:t>
      </w:r>
      <w:r w:rsidRPr="001B2D5E">
        <w:t xml:space="preserve"> (IPAW)</w:t>
      </w:r>
      <w:r w:rsidR="00FC70DE">
        <w:t xml:space="preserve"> </w:t>
      </w:r>
      <w:r w:rsidR="000E24BD">
        <w:fldChar w:fldCharType="begin"/>
      </w:r>
      <w:r w:rsidR="00BC0CC2">
        <w:instrText xml:space="preserve"> ADDIN ZOTERO_ITEM CSL_CITATION {"citationID":"2q6quls357","properties":{"formattedCitation":"[</w:instrText>
      </w:r>
      <w:del w:id="87" w:author="Kohwalter" w:date="2013-08-26T18:36:00Z">
        <w:r w:rsidR="006B7F21">
          <w:delInstrText>13</w:delInstrText>
        </w:r>
      </w:del>
      <w:ins w:id="88" w:author="Kohwalter" w:date="2013-08-26T18:36:00Z">
        <w:r w:rsidR="00BC0CC2">
          <w:instrText>10</w:instrText>
        </w:r>
      </w:ins>
      <w:r w:rsidR="00BC0CC2">
        <w:instrText>]","plainCitation":"[</w:instrText>
      </w:r>
      <w:del w:id="89" w:author="Kohwalter" w:date="2013-08-26T18:36:00Z">
        <w:r w:rsidR="006B7F21">
          <w:delInstrText>13</w:delInstrText>
        </w:r>
      </w:del>
      <w:ins w:id="90" w:author="Kohwalter" w:date="2013-08-26T18:36:00Z">
        <w:r w:rsidR="00BC0CC2">
          <w:instrText>10</w:instrText>
        </w:r>
      </w:ins>
      <w:r w:rsidR="00BC0CC2">
        <w:instrText xml:space="preserve">]"},"citationItems":[{"id":136,"uris":["http://zotero.org/users/1122386/items/X4XTRDRT"],"uri":["http://zotero.org/users/1122386/items/X4XTRDRT"],"itemData":{"id":136,"type":"webpage","title":"IPAW","URL":"http://www.ipaw.info/","author":[{"family":"Moreau","given":"Luc"},{"family":"Foster","given":"Ian"},{"family":"Freire","given":"Juliana"},{"family":"Frew","given":"James"},{"family":"Groth","given":"Paul"},{"family":"McGuiness","given":"Deborah"}],"issued":{"date-parts":[["2002"]]},"accessed":{"date-parts":[["2013",4,2]]}}}],"schema":"https://github.com/citation-style-language/schema/raw/master/csl-citation.json"} </w:instrText>
      </w:r>
      <w:r w:rsidR="000E24BD">
        <w:fldChar w:fldCharType="separate"/>
      </w:r>
      <w:r w:rsidR="00BC0CC2" w:rsidRPr="00BC0CC2">
        <w:t>[</w:t>
      </w:r>
      <w:del w:id="91" w:author="Kohwalter" w:date="2013-08-26T18:36:00Z">
        <w:r w:rsidR="006B7F21" w:rsidRPr="006B7F21">
          <w:delText>13</w:delText>
        </w:r>
      </w:del>
      <w:ins w:id="92" w:author="Kohwalter" w:date="2013-08-26T18:36:00Z">
        <w:r w:rsidR="00BC0CC2" w:rsidRPr="00BC0CC2">
          <w:t>10</w:t>
        </w:r>
      </w:ins>
      <w:r w:rsidR="00BC0CC2" w:rsidRPr="00BC0CC2">
        <w:t>]</w:t>
      </w:r>
      <w:r w:rsidR="000E24BD">
        <w:fldChar w:fldCharType="end"/>
      </w:r>
      <w:r w:rsidRPr="001B2D5E">
        <w:t xml:space="preserve">, the participants were interested in the issues of data provenance, documentation, derivation, and annotation. As a result, the </w:t>
      </w:r>
      <w:r w:rsidR="001B06A8" w:rsidRPr="001B06A8">
        <w:rPr>
          <w:i/>
        </w:rPr>
        <w:t xml:space="preserve">Open Provenance Model </w:t>
      </w:r>
      <w:r w:rsidRPr="001B2D5E">
        <w:t xml:space="preserve">(OPM) </w:t>
      </w:r>
      <w:r w:rsidR="000E24BD" w:rsidRPr="001B2D5E">
        <w:fldChar w:fldCharType="begin"/>
      </w:r>
      <w:r w:rsidR="00BC0CC2">
        <w:instrText xml:space="preserve"> ADDIN ZOTERO_ITEM CSL_CITATION {"citationID":"riTykUD2","properties":{"formattedCitation":"[</w:instrText>
      </w:r>
      <w:del w:id="93" w:author="Kohwalter" w:date="2013-08-26T18:36:00Z">
        <w:r w:rsidR="006B7F21">
          <w:delInstrText>14</w:delInstrText>
        </w:r>
      </w:del>
      <w:ins w:id="94" w:author="Kohwalter" w:date="2013-08-26T18:36:00Z">
        <w:r w:rsidR="00BC0CC2">
          <w:instrText>11</w:instrText>
        </w:r>
      </w:ins>
      <w:r w:rsidR="00BC0CC2">
        <w:instrText>]","plainCitation":"[</w:instrText>
      </w:r>
      <w:del w:id="95" w:author="Kohwalter" w:date="2013-08-26T18:36:00Z">
        <w:r w:rsidR="006B7F21">
          <w:delInstrText>14</w:delInstrText>
        </w:r>
      </w:del>
      <w:ins w:id="96" w:author="Kohwalter" w:date="2013-08-26T18:36:00Z">
        <w:r w:rsidR="00BC0CC2">
          <w:instrText>11</w:instrText>
        </w:r>
      </w:ins>
      <w:r w:rsidR="00BC0CC2">
        <w:instrText>]"},"citationItems":[{"id":37,"uris":["http://zotero.org/users/1122386/items/4UM2NPVP"],"uri":["http://zotero.org/users/1122386/items/4UM2NPVP"],"itemData":{"id":37,"type":"article-journal","title":"The Open Provenance Model core specification (v1.1)","container-title":"</w:instrText>
      </w:r>
      <w:del w:id="97" w:author="Kohwalter" w:date="2013-08-26T18:36:00Z">
        <w:r w:rsidR="006B7F21">
          <w:delInstrText xml:space="preserve">In: </w:delInstrText>
        </w:r>
      </w:del>
      <w:r w:rsidR="00BC0CC2">
        <w:instrText>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w:instrText>
      </w:r>
      <w:del w:id="98" w:author="Kohwalter" w:date="2013-08-26T18:36:00Z">
        <w:r w:rsidR="006B7F21">
          <w:delInstrText>"]]},"accessed":{"date-parts":[["2012",6,10]]}}}],"</w:delInstrText>
        </w:r>
      </w:del>
      <w:ins w:id="99" w:author="Kohwalter" w:date="2013-08-26T18:36:00Z">
        <w:r w:rsidR="00BC0CC2">
          <w:instrText>"]]}}}],"</w:instrText>
        </w:r>
      </w:ins>
      <w:r w:rsidR="00BC0CC2">
        <w:instrText xml:space="preserve">schema":"https://github.com/citation-style-language/schema/raw/master/csl-citation.json"} </w:instrText>
      </w:r>
      <w:r w:rsidR="000E24BD" w:rsidRPr="001B2D5E">
        <w:fldChar w:fldCharType="separate"/>
      </w:r>
      <w:r w:rsidR="00BC0CC2" w:rsidRPr="00BC0CC2">
        <w:t>[</w:t>
      </w:r>
      <w:del w:id="100" w:author="Kohwalter" w:date="2013-08-26T18:36:00Z">
        <w:r w:rsidR="006B7F21" w:rsidRPr="006B7F21">
          <w:delText>14</w:delText>
        </w:r>
      </w:del>
      <w:ins w:id="101" w:author="Kohwalter" w:date="2013-08-26T18:36:00Z">
        <w:r w:rsidR="00BC0CC2" w:rsidRPr="00BC0CC2">
          <w:t>11</w:t>
        </w:r>
      </w:ins>
      <w:r w:rsidR="00BC0CC2" w:rsidRPr="00BC0CC2">
        <w:t>]</w:t>
      </w:r>
      <w:r w:rsidR="000E24BD" w:rsidRPr="001B2D5E">
        <w:fldChar w:fldCharType="end"/>
      </w:r>
      <w:r w:rsidRPr="001B2D5E">
        <w:t xml:space="preserve"> was created </w:t>
      </w:r>
      <w:r w:rsidR="00FC70DE">
        <w:t>during</w:t>
      </w:r>
      <w:r w:rsidR="00FC70DE" w:rsidRPr="001B2D5E">
        <w:t xml:space="preserve"> </w:t>
      </w:r>
      <w:r w:rsidRPr="001B2D5E">
        <w:t xml:space="preserve">the </w:t>
      </w:r>
      <w:r w:rsidR="001B06A8" w:rsidRPr="001B06A8">
        <w:rPr>
          <w:i/>
        </w:rPr>
        <w:t>Provenance Cha</w:t>
      </w:r>
      <w:r w:rsidR="001B06A8" w:rsidRPr="001B06A8">
        <w:rPr>
          <w:i/>
        </w:rPr>
        <w:t>l</w:t>
      </w:r>
      <w:r w:rsidR="001B06A8" w:rsidRPr="001B06A8">
        <w:rPr>
          <w:i/>
        </w:rPr>
        <w:t>lenge</w:t>
      </w:r>
      <w:r w:rsidR="00FC70DE">
        <w:t xml:space="preserve"> </w:t>
      </w:r>
      <w:r w:rsidR="000E24BD">
        <w:fldChar w:fldCharType="begin"/>
      </w:r>
      <w:r w:rsidR="00BC0CC2">
        <w:instrText xml:space="preserve"> ADDIN ZOTERO_ITEM CSL_CITATION {"citationID":"1ofrb7aj33","properties":{"formattedCitation":"[</w:instrText>
      </w:r>
      <w:del w:id="102" w:author="Kohwalter" w:date="2013-08-26T18:36:00Z">
        <w:r w:rsidR="006B7F21">
          <w:delInstrText>15</w:delInstrText>
        </w:r>
      </w:del>
      <w:ins w:id="103" w:author="Kohwalter" w:date="2013-08-26T18:36:00Z">
        <w:r w:rsidR="00BC0CC2">
          <w:instrText>12</w:instrText>
        </w:r>
      </w:ins>
      <w:r w:rsidR="00BC0CC2">
        <w:instrText>]","plainCitation":"[</w:instrText>
      </w:r>
      <w:del w:id="104" w:author="Kohwalter" w:date="2013-08-26T18:36:00Z">
        <w:r w:rsidR="006B7F21">
          <w:delInstrText>15</w:delInstrText>
        </w:r>
      </w:del>
      <w:ins w:id="105" w:author="Kohwalter" w:date="2013-08-26T18:36:00Z">
        <w:r w:rsidR="00BC0CC2">
          <w:instrText>12</w:instrText>
        </w:r>
      </w:ins>
      <w:r w:rsidR="00BC0CC2">
        <w:instrText xml:space="preserve">]"},"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0E24BD">
        <w:fldChar w:fldCharType="separate"/>
      </w:r>
      <w:r w:rsidR="00BC0CC2" w:rsidRPr="00BC0CC2">
        <w:t>[</w:t>
      </w:r>
      <w:del w:id="106" w:author="Kohwalter" w:date="2013-08-26T18:36:00Z">
        <w:r w:rsidR="006B7F21" w:rsidRPr="006B7F21">
          <w:delText>15</w:delText>
        </w:r>
      </w:del>
      <w:ins w:id="107" w:author="Kohwalter" w:date="2013-08-26T18:36:00Z">
        <w:r w:rsidR="00BC0CC2" w:rsidRPr="00BC0CC2">
          <w:t>12</w:t>
        </w:r>
      </w:ins>
      <w:r w:rsidR="00BC0CC2" w:rsidRPr="00BC0CC2">
        <w:t>]</w:t>
      </w:r>
      <w:r w:rsidR="000E24BD">
        <w:fldChar w:fldCharType="end"/>
      </w:r>
      <w:r w:rsidRPr="001B2D5E">
        <w:t>, which is a collocated event of IPAW. Recently, another provenance model was d</w:t>
      </w:r>
      <w:r w:rsidRPr="001B2D5E">
        <w:t>e</w:t>
      </w:r>
      <w:r w:rsidRPr="001B2D5E">
        <w:t xml:space="preserve">veloped, named PROV </w:t>
      </w:r>
      <w:r w:rsidR="000E24BD" w:rsidRPr="001B2D5E">
        <w:fldChar w:fldCharType="begin"/>
      </w:r>
      <w:r w:rsidR="00BC0CC2">
        <w:instrText xml:space="preserve"> ADDIN ZOTERO_ITEM CSL_CITATION {"citationID":"pB4M6q5L","properties":{"formattedCitation":"[</w:instrText>
      </w:r>
      <w:del w:id="108" w:author="Kohwalter" w:date="2013-08-26T18:36:00Z">
        <w:r w:rsidR="006B7F21">
          <w:delInstrText>16</w:delInstrText>
        </w:r>
      </w:del>
      <w:ins w:id="109" w:author="Kohwalter" w:date="2013-08-26T18:36:00Z">
        <w:r w:rsidR="00BC0CC2">
          <w:instrText>13</w:instrText>
        </w:r>
      </w:ins>
      <w:r w:rsidR="00BC0CC2">
        <w:instrText>]","plainCitation":"[</w:instrText>
      </w:r>
      <w:del w:id="110" w:author="Kohwalter" w:date="2013-08-26T18:36:00Z">
        <w:r w:rsidR="006B7F21">
          <w:delInstrText>16</w:delInstrText>
        </w:r>
      </w:del>
      <w:ins w:id="111" w:author="Kohwalter" w:date="2013-08-26T18:36:00Z">
        <w:r w:rsidR="00BC0CC2">
          <w:instrText>13</w:instrText>
        </w:r>
      </w:ins>
      <w:r w:rsidR="00BC0CC2">
        <w:instrText>]"},"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w:instrText>
      </w:r>
      <w:del w:id="112" w:author="Kohwalter" w:date="2013-08-26T18:36:00Z">
        <w:r w:rsidR="006B7F21">
          <w:delInstrText>"]]}}}],"</w:delInstrText>
        </w:r>
      </w:del>
      <w:ins w:id="113" w:author="Kohwalter" w:date="2013-08-26T18:36:00Z">
        <w:r w:rsidR="00BC0CC2">
          <w:instrText>"]]},"accessed":{"date-parts":[["2013",3,21]]}}}],"</w:instrText>
        </w:r>
      </w:ins>
      <w:r w:rsidR="00BC0CC2">
        <w:instrText xml:space="preserve">schema":"https://github.com/citation-style-language/schema/raw/master/csl-citation.json"} </w:instrText>
      </w:r>
      <w:r w:rsidR="000E24BD" w:rsidRPr="001B2D5E">
        <w:fldChar w:fldCharType="separate"/>
      </w:r>
      <w:r w:rsidR="00BC0CC2" w:rsidRPr="00BC0CC2">
        <w:t>[</w:t>
      </w:r>
      <w:del w:id="114" w:author="Kohwalter" w:date="2013-08-26T18:36:00Z">
        <w:r w:rsidR="006B7F21" w:rsidRPr="006B7F21">
          <w:delText>16</w:delText>
        </w:r>
      </w:del>
      <w:ins w:id="115" w:author="Kohwalter" w:date="2013-08-26T18:36:00Z">
        <w:r w:rsidR="00BC0CC2" w:rsidRPr="00BC0CC2">
          <w:t>13</w:t>
        </w:r>
      </w:ins>
      <w:r w:rsidR="00BC0CC2" w:rsidRPr="00BC0CC2">
        <w:t>]</w:t>
      </w:r>
      <w:r w:rsidR="000E24BD" w:rsidRPr="001B2D5E">
        <w:fldChar w:fldCharType="end"/>
      </w:r>
      <w:r w:rsidRPr="001B2D5E">
        <w:t xml:space="preserve">, which can be viewed as </w:t>
      </w:r>
      <w:r w:rsidR="00021FA4">
        <w:t xml:space="preserve">the successor </w:t>
      </w:r>
      <w:r w:rsidRPr="001B2D5E">
        <w:t>of OPM. Both models aim at bringing provenance concepts to digital data.</w:t>
      </w:r>
    </w:p>
    <w:p w:rsidR="00B34235" w:rsidRPr="00A41C8B" w:rsidRDefault="00B34235" w:rsidP="00A41C8B">
      <w:pPr>
        <w:ind w:firstLine="216"/>
        <w:rPr>
          <w:del w:id="116" w:author="Kohwalter" w:date="2013-08-26T18:36:00Z"/>
        </w:rPr>
      </w:pPr>
      <w:r w:rsidRPr="00A41C8B">
        <w:t>Both provenance models assume that provenance of objects is represented by an annotated causality graph, which is a directed acyclic graph enriched with annot</w:t>
      </w:r>
      <w:r w:rsidRPr="00A41C8B">
        <w:t>a</w:t>
      </w:r>
      <w:r w:rsidRPr="00A41C8B">
        <w:t>tions. These annotations capture further information pertaining to execution. Accor</w:t>
      </w:r>
      <w:r w:rsidRPr="00A41C8B">
        <w:t>d</w:t>
      </w:r>
      <w:r w:rsidRPr="00A41C8B">
        <w:t xml:space="preserve">ing to </w:t>
      </w:r>
      <w:r w:rsidR="000E24BD" w:rsidRPr="00A41C8B">
        <w:fldChar w:fldCharType="begin"/>
      </w:r>
      <w:r w:rsidR="00BC0CC2">
        <w:instrText xml:space="preserve"> ADDIN ZOTERO_ITEM CSL_CITATION {"citationID":"bMe3vmIt","properties":{"formattedCitation":"[</w:instrText>
      </w:r>
      <w:del w:id="117" w:author="Kohwalter" w:date="2013-08-26T18:36:00Z">
        <w:r w:rsidR="006B7F21">
          <w:delInstrText>14</w:delInstrText>
        </w:r>
      </w:del>
      <w:ins w:id="118" w:author="Kohwalter" w:date="2013-08-26T18:36:00Z">
        <w:r w:rsidR="00BC0CC2">
          <w:instrText>11</w:instrText>
        </w:r>
      </w:ins>
      <w:r w:rsidR="00BC0CC2">
        <w:instrText>]","plainCitation":"[</w:instrText>
      </w:r>
      <w:del w:id="119" w:author="Kohwalter" w:date="2013-08-26T18:36:00Z">
        <w:r w:rsidR="006B7F21">
          <w:delInstrText>14</w:delInstrText>
        </w:r>
      </w:del>
      <w:ins w:id="120" w:author="Kohwalter" w:date="2013-08-26T18:36:00Z">
        <w:r w:rsidR="00BC0CC2">
          <w:instrText>11</w:instrText>
        </w:r>
      </w:ins>
      <w:r w:rsidR="00BC0CC2">
        <w:instrText>]"},"citationItems":[{"id":37,"uris":["http://zotero.org/users/1122386/items/4UM2NPVP"],"uri":["http://zotero.org/users/1122386/items/4UM2NPVP"],"itemData":{"id":37,"type":"article-journal","title":"The Open Provenance Model core specification (v1.1)","container-title":"</w:instrText>
      </w:r>
      <w:del w:id="121" w:author="Kohwalter" w:date="2013-08-26T18:36:00Z">
        <w:r w:rsidR="006B7F21">
          <w:delInstrText xml:space="preserve">In: </w:delInstrText>
        </w:r>
      </w:del>
      <w:r w:rsidR="00BC0CC2">
        <w:instrText>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w:instrText>
      </w:r>
      <w:del w:id="122" w:author="Kohwalter" w:date="2013-08-26T18:36:00Z">
        <w:r w:rsidR="006B7F21">
          <w:delInstrText>"]]},"accessed":{"date-parts":[["2012",6,10]]}},"</w:delInstrText>
        </w:r>
      </w:del>
      <w:ins w:id="123" w:author="Kohwalter" w:date="2013-08-26T18:36:00Z">
        <w:r w:rsidR="00BC0CC2">
          <w:instrText>"]]}},"</w:instrText>
        </w:r>
      </w:ins>
      <w:r w:rsidR="00BC0CC2">
        <w:instrText xml:space="preserve">suppress-author":true}],"schema":"https://github.com/citation-style-language/schema/raw/master/csl-citation.json"} </w:instrText>
      </w:r>
      <w:r w:rsidR="000E24BD" w:rsidRPr="00A41C8B">
        <w:fldChar w:fldCharType="separate"/>
      </w:r>
      <w:r w:rsidR="00BC0CC2" w:rsidRPr="00BC0CC2">
        <w:t>[</w:t>
      </w:r>
      <w:del w:id="124" w:author="Kohwalter" w:date="2013-08-26T18:36:00Z">
        <w:r w:rsidR="006B7F21" w:rsidRPr="006B7F21">
          <w:delText>14</w:delText>
        </w:r>
      </w:del>
      <w:ins w:id="125" w:author="Kohwalter" w:date="2013-08-26T18:36:00Z">
        <w:r w:rsidR="00BC0CC2" w:rsidRPr="00BC0CC2">
          <w:t>11</w:t>
        </w:r>
      </w:ins>
      <w:r w:rsidR="00BC0CC2" w:rsidRPr="00BC0CC2">
        <w:t>]</w:t>
      </w:r>
      <w:r w:rsidR="000E24BD" w:rsidRPr="00A41C8B">
        <w:fldChar w:fldCharType="end"/>
      </w:r>
      <w:r w:rsidRPr="00A41C8B">
        <w:t>, a provenance graph is the record of a past or current execution, and not a description of something that could happen in the future.</w:t>
      </w:r>
      <w:del w:id="126" w:author="Kohwalter" w:date="2013-08-26T18:36:00Z">
        <w:r w:rsidRPr="00A41C8B">
          <w:delText xml:space="preserve"> </w:delText>
        </w:r>
      </w:del>
    </w:p>
    <w:p w:rsidR="00B34235" w:rsidRPr="001B2D5E" w:rsidRDefault="00B34235" w:rsidP="00A41C8B">
      <w:pPr>
        <w:rPr>
          <w:del w:id="127" w:author="Kohwalter" w:date="2013-08-26T18:36:00Z"/>
        </w:rPr>
      </w:pPr>
      <w:del w:id="128" w:author="Kohwalter" w:date="2013-08-26T18:36:00Z">
        <w:r w:rsidRPr="001B2D5E">
          <w:delText xml:space="preserve">The provenance graph is composed of </w:delText>
        </w:r>
        <w:r w:rsidR="005614AE">
          <w:delText>vertices</w:delText>
        </w:r>
        <w:r w:rsidR="005614AE" w:rsidRPr="001B2D5E">
          <w:delText xml:space="preserve"> </w:delText>
        </w:r>
        <w:r w:rsidRPr="001B2D5E">
          <w:delText>that can represent</w:delText>
        </w:r>
        <w:r w:rsidR="00FC70DE">
          <w:delText xml:space="preserve"> </w:delText>
        </w:r>
        <w:r w:rsidR="00FC70DE">
          <w:rPr>
            <w:i/>
          </w:rPr>
          <w:delText>ar</w:delText>
        </w:r>
        <w:r w:rsidR="001B06A8" w:rsidRPr="001B06A8">
          <w:rPr>
            <w:i/>
          </w:rPr>
          <w:delText>tifacts</w:delText>
        </w:r>
        <w:r w:rsidRPr="001B2D5E">
          <w:delText xml:space="preserve">, </w:delText>
        </w:r>
        <w:r w:rsidR="001B06A8" w:rsidRPr="001B06A8">
          <w:rPr>
            <w:i/>
          </w:rPr>
          <w:delText>pr</w:delText>
        </w:r>
        <w:r w:rsidR="001B06A8" w:rsidRPr="001B06A8">
          <w:rPr>
            <w:i/>
          </w:rPr>
          <w:delText>o</w:delText>
        </w:r>
        <w:r w:rsidR="001B06A8" w:rsidRPr="001B06A8">
          <w:rPr>
            <w:i/>
          </w:rPr>
          <w:delText>cesses</w:delText>
        </w:r>
        <w:r w:rsidRPr="001B2D5E">
          <w:delText xml:space="preserve">, and </w:delText>
        </w:r>
        <w:r w:rsidR="001B06A8" w:rsidRPr="001B06A8">
          <w:rPr>
            <w:i/>
          </w:rPr>
          <w:delText>agents</w:delText>
        </w:r>
        <w:r w:rsidR="00FC70DE">
          <w:delText xml:space="preserve"> in OPM or </w:delText>
        </w:r>
        <w:r w:rsidR="00FC70DE">
          <w:rPr>
            <w:i/>
          </w:rPr>
          <w:delText>entities</w:delText>
        </w:r>
        <w:r w:rsidR="00FC70DE">
          <w:delText xml:space="preserve">, </w:delText>
        </w:r>
        <w:r w:rsidR="00FC70DE">
          <w:rPr>
            <w:i/>
          </w:rPr>
          <w:delText>activities</w:delText>
        </w:r>
        <w:r w:rsidR="00FC70DE">
          <w:delText xml:space="preserve">, and </w:delText>
        </w:r>
        <w:r w:rsidR="001B06A8" w:rsidRPr="001B06A8">
          <w:rPr>
            <w:i/>
          </w:rPr>
          <w:delText>agents</w:delText>
        </w:r>
        <w:r w:rsidR="00FC70DE">
          <w:delText xml:space="preserve"> in PROV.</w:delText>
        </w:r>
        <w:r w:rsidRPr="001B2D5E">
          <w:delText xml:space="preserve"> </w:delText>
        </w:r>
        <w:r w:rsidR="00FC70DE">
          <w:rPr>
            <w:i/>
          </w:rPr>
          <w:delText>E</w:delText>
        </w:r>
        <w:r w:rsidR="00FC70DE" w:rsidRPr="003A3241">
          <w:rPr>
            <w:i/>
          </w:rPr>
          <w:delText>ntities</w:delText>
        </w:r>
        <w:r w:rsidR="00FC70DE">
          <w:delText xml:space="preserve"> in PROV</w:delText>
        </w:r>
        <w:r w:rsidR="00A21FB8">
          <w:delText xml:space="preserve">, </w:delText>
        </w:r>
        <w:r w:rsidR="00FC70DE">
          <w:delText>similar</w:delText>
        </w:r>
        <w:r w:rsidR="00A21FB8">
          <w:delText>ly</w:delText>
        </w:r>
        <w:r w:rsidR="00FC70DE">
          <w:delText xml:space="preserve"> to </w:delText>
        </w:r>
        <w:r w:rsidR="001B06A8" w:rsidRPr="001B06A8">
          <w:rPr>
            <w:i/>
          </w:rPr>
          <w:delText>artifacts</w:delText>
        </w:r>
        <w:r w:rsidR="00FC70DE">
          <w:delText xml:space="preserve"> in OPM</w:delText>
        </w:r>
        <w:r w:rsidR="00A21FB8">
          <w:delText>,</w:delText>
        </w:r>
        <w:r w:rsidR="00FC70DE">
          <w:delText xml:space="preserve"> represent physical or digital objects </w:delText>
        </w:r>
        <w:r w:rsidR="004A5B2B">
          <w:delText xml:space="preserve">such as </w:delText>
        </w:r>
        <w:r w:rsidR="00FC70DE">
          <w:delText xml:space="preserve">a document, the web, or material objects. </w:delText>
        </w:r>
        <w:r w:rsidR="00FC70DE" w:rsidRPr="003A3241">
          <w:rPr>
            <w:i/>
          </w:rPr>
          <w:delText>Activities</w:delText>
        </w:r>
        <w:r w:rsidR="00FC70DE">
          <w:delText>, similar</w:delText>
        </w:r>
        <w:r w:rsidR="00A21FB8">
          <w:delText>ly</w:delText>
        </w:r>
        <w:r w:rsidR="00FC70DE">
          <w:delText xml:space="preserve"> to </w:delText>
        </w:r>
        <w:r w:rsidR="00FC70DE" w:rsidRPr="003A3241">
          <w:rPr>
            <w:i/>
          </w:rPr>
          <w:delText>processes</w:delText>
        </w:r>
        <w:r w:rsidR="00FC70DE">
          <w:delText xml:space="preserve"> in OPM, are actions taken to change or interact with </w:delText>
        </w:r>
        <w:r w:rsidR="00FC70DE" w:rsidRPr="003A3241">
          <w:rPr>
            <w:i/>
          </w:rPr>
          <w:delText>entities</w:delText>
        </w:r>
        <w:r w:rsidR="00FC70DE">
          <w:delText xml:space="preserve"> or </w:delText>
        </w:r>
        <w:r w:rsidR="00FC70DE" w:rsidRPr="003A3241">
          <w:rPr>
            <w:i/>
          </w:rPr>
          <w:delText>agents</w:delText>
        </w:r>
        <w:r w:rsidR="00FC70DE">
          <w:delText xml:space="preserve">. Lastly, an </w:delText>
        </w:r>
        <w:r w:rsidR="00FC70DE" w:rsidRPr="003A3241">
          <w:rPr>
            <w:i/>
          </w:rPr>
          <w:delText>agent</w:delText>
        </w:r>
        <w:r w:rsidR="00FC70DE">
          <w:delText xml:space="preserve"> is a person, software, organization, or </w:delText>
        </w:r>
        <w:r w:rsidR="00FC70DE" w:rsidRPr="003A3241">
          <w:rPr>
            <w:i/>
          </w:rPr>
          <w:delText>entities</w:delText>
        </w:r>
        <w:r w:rsidR="00FC70DE">
          <w:delText xml:space="preserve"> that have responsibilities.</w:delText>
        </w:r>
        <w:r w:rsidRPr="001B2D5E">
          <w:delText xml:space="preserve"> The edges of the graph represent a causal dependency between the source, which </w:delText>
        </w:r>
        <w:r w:rsidR="00FC70DE">
          <w:delText>is</w:delText>
        </w:r>
        <w:r w:rsidR="00FC70DE" w:rsidRPr="001B2D5E">
          <w:delText xml:space="preserve"> </w:delText>
        </w:r>
        <w:r w:rsidRPr="001B2D5E">
          <w:delText>the effect, and the dest</w:delText>
        </w:r>
        <w:r w:rsidRPr="001B2D5E">
          <w:delText>i</w:delText>
        </w:r>
        <w:r w:rsidRPr="001B2D5E">
          <w:delText xml:space="preserve">nation, which </w:delText>
        </w:r>
        <w:r w:rsidR="00FC70DE">
          <w:delText>is</w:delText>
        </w:r>
        <w:r w:rsidR="00FC70DE" w:rsidRPr="001B2D5E">
          <w:delText xml:space="preserve"> </w:delText>
        </w:r>
        <w:r w:rsidRPr="001B2D5E">
          <w:delText>the cause.</w:delText>
        </w:r>
      </w:del>
    </w:p>
    <w:p w:rsidR="009E5173" w:rsidRPr="001B2D5E" w:rsidRDefault="00B34235" w:rsidP="00A41C8B">
      <w:del w:id="129" w:author="Kohwalter" w:date="2013-08-26T18:36:00Z">
        <w:r w:rsidRPr="001B2D5E">
          <w:delText xml:space="preserve">Finally, </w:delText>
        </w:r>
        <w:r w:rsidR="00FC70DE">
          <w:delText>OPM</w:delText>
        </w:r>
        <w:r w:rsidRPr="001B2D5E">
          <w:delText xml:space="preserve"> </w:delText>
        </w:r>
        <w:r w:rsidR="00954002">
          <w:delText xml:space="preserve">and PROV </w:delText>
        </w:r>
        <w:r w:rsidR="00954002" w:rsidRPr="001B2D5E">
          <w:delText>have</w:delText>
        </w:r>
        <w:r w:rsidRPr="001B2D5E">
          <w:delText xml:space="preserve"> defined the notion of a </w:delText>
        </w:r>
        <w:r w:rsidR="00954002">
          <w:delText xml:space="preserve">provenance </w:delText>
        </w:r>
        <w:r w:rsidRPr="001B2D5E">
          <w:delText>graph based on a set of syntactic rules and topological constraints.</w:delText>
        </w:r>
      </w:del>
      <w:r w:rsidRPr="00A41C8B">
        <w:t xml:space="preserve"> </w:t>
      </w:r>
      <w:r w:rsidRPr="001B2D5E">
        <w:t>The provenance graph ca</w:t>
      </w:r>
      <w:r w:rsidRPr="001B2D5E">
        <w:t>p</w:t>
      </w:r>
      <w:r w:rsidRPr="001B2D5E">
        <w:t xml:space="preserve">tures causal dependencies </w:t>
      </w:r>
      <w:r w:rsidR="00954002">
        <w:t xml:space="preserve">between elements and </w:t>
      </w:r>
      <w:r w:rsidRPr="001B2D5E">
        <w:t xml:space="preserve">can be summarized by means of transitive </w:t>
      </w:r>
      <w:r w:rsidR="00954002">
        <w:t>rules</w:t>
      </w:r>
      <w:r w:rsidRPr="001B2D5E">
        <w:t>. Because of this, set</w:t>
      </w:r>
      <w:r w:rsidR="00954002">
        <w:t>s</w:t>
      </w:r>
      <w:r w:rsidRPr="001B2D5E">
        <w:t xml:space="preserve"> of completion rules and inferences can be used in the graph</w:t>
      </w:r>
      <w:r w:rsidR="00954002">
        <w:t xml:space="preserve"> in order to summarize the information</w:t>
      </w:r>
      <w:r w:rsidRPr="001B2D5E">
        <w:t xml:space="preserve">. </w:t>
      </w:r>
      <w:bookmarkStart w:id="130" w:name="_Ref350442803"/>
      <w:del w:id="131" w:author="Kohwalter" w:date="2013-08-26T18:36:00Z">
        <w:r w:rsidRPr="001B2D5E">
          <w:delText xml:space="preserve">When users want to find out the causes of an </w:delText>
        </w:r>
        <w:r w:rsidR="001B06A8" w:rsidRPr="001B06A8">
          <w:rPr>
            <w:i/>
          </w:rPr>
          <w:delText>entity</w:delText>
        </w:r>
        <w:r w:rsidR="00954002" w:rsidRPr="001B2D5E">
          <w:delText xml:space="preserve"> </w:delText>
        </w:r>
        <w:r w:rsidRPr="001B2D5E">
          <w:delText>or a</w:delText>
        </w:r>
        <w:r w:rsidR="00954002">
          <w:delText>n</w:delText>
        </w:r>
        <w:r w:rsidRPr="001B2D5E">
          <w:delText xml:space="preserve"> </w:delText>
        </w:r>
        <w:r w:rsidR="001B06A8" w:rsidRPr="001B06A8">
          <w:rPr>
            <w:i/>
          </w:rPr>
          <w:delText>activity</w:delText>
        </w:r>
        <w:r w:rsidRPr="001B2D5E">
          <w:delText>, their interest is in</w:delText>
        </w:r>
        <w:r w:rsidR="00954002">
          <w:delText xml:space="preserve"> </w:delText>
        </w:r>
        <w:r w:rsidR="006C7142">
          <w:delText xml:space="preserve">both the </w:delText>
        </w:r>
        <w:r w:rsidR="00954002">
          <w:delText>direct and</w:delText>
        </w:r>
        <w:r w:rsidRPr="001B2D5E">
          <w:delText xml:space="preserve"> indirect </w:delText>
        </w:r>
        <w:r w:rsidR="00D452C3">
          <w:delText>influences, which</w:delText>
        </w:r>
        <w:r w:rsidRPr="001B2D5E">
          <w:delText xml:space="preserve"> </w:delText>
        </w:r>
        <w:r w:rsidR="00954002">
          <w:delText>can</w:delText>
        </w:r>
        <w:r w:rsidR="00954002" w:rsidRPr="001B2D5E">
          <w:delText xml:space="preserve"> </w:delText>
        </w:r>
        <w:r w:rsidRPr="001B2D5E">
          <w:delText>involve multiple transitions</w:delText>
        </w:r>
        <w:r w:rsidR="00954002">
          <w:delText xml:space="preserve"> </w:delText>
        </w:r>
        <w:r w:rsidR="006C7142">
          <w:delText xml:space="preserve">in order </w:delText>
        </w:r>
        <w:r w:rsidR="00954002">
          <w:delText>to reach the influence’s origin</w:delText>
        </w:r>
        <w:r w:rsidRPr="001B2D5E">
          <w:delText xml:space="preserve">. </w:delText>
        </w:r>
      </w:del>
    </w:p>
    <w:p w:rsidR="0031789B" w:rsidRPr="00596186" w:rsidRDefault="00B34235" w:rsidP="001B2D5E">
      <w:pPr>
        <w:pStyle w:val="heading1"/>
        <w:rPr>
          <w:sz w:val="24"/>
        </w:rPr>
      </w:pPr>
      <w:bookmarkStart w:id="132" w:name="_Ref350608012"/>
      <w:r w:rsidRPr="00596186">
        <w:rPr>
          <w:sz w:val="24"/>
        </w:rPr>
        <w:t xml:space="preserve">Provenance </w:t>
      </w:r>
      <w:r w:rsidR="006B7F21">
        <w:rPr>
          <w:sz w:val="24"/>
        </w:rPr>
        <w:t xml:space="preserve">Gathering </w:t>
      </w:r>
      <w:r w:rsidRPr="00596186">
        <w:rPr>
          <w:sz w:val="24"/>
        </w:rPr>
        <w:t>in Games</w:t>
      </w:r>
      <w:bookmarkEnd w:id="130"/>
      <w:bookmarkEnd w:id="132"/>
    </w:p>
    <w:p w:rsidR="00764289" w:rsidRPr="00764289" w:rsidRDefault="00764289" w:rsidP="00764289">
      <w:pPr>
        <w:pStyle w:val="p1a"/>
      </w:pPr>
      <w:r w:rsidRPr="00764289">
        <w:t xml:space="preserve">In order to adopt provenance for the context of games, it is necessary to map each type of vertices </w:t>
      </w:r>
      <w:r w:rsidR="008F670D">
        <w:t xml:space="preserve">of </w:t>
      </w:r>
      <w:r w:rsidR="00934CE2">
        <w:t>the</w:t>
      </w:r>
      <w:r w:rsidRPr="00764289">
        <w:t xml:space="preserve"> provenance graph </w:t>
      </w:r>
      <w:r w:rsidR="00955D76">
        <w:t>in</w:t>
      </w:r>
      <w:r w:rsidRPr="00764289">
        <w:t xml:space="preserve">to elements that can be represented in games. As mentioned </w:t>
      </w:r>
      <w:r w:rsidR="00955D76">
        <w:t>in</w:t>
      </w:r>
      <w:r w:rsidR="00955D76" w:rsidRPr="00764289">
        <w:t xml:space="preserve"> </w:t>
      </w:r>
      <w:r>
        <w:t xml:space="preserve">section </w:t>
      </w:r>
      <w:r w:rsidR="000E24BD">
        <w:fldChar w:fldCharType="begin"/>
      </w:r>
      <w:r>
        <w:instrText xml:space="preserve"> REF _Ref350269125 \r \h </w:instrText>
      </w:r>
      <w:r w:rsidR="000E24BD">
        <w:fldChar w:fldCharType="separate"/>
      </w:r>
      <w:r w:rsidR="00C70D7F">
        <w:t>3</w:t>
      </w:r>
      <w:r w:rsidR="000E24BD">
        <w:fldChar w:fldCharType="end"/>
      </w:r>
      <w:r w:rsidRPr="00764289">
        <w:t xml:space="preserve">, OPM and PROV use three types of vertex: </w:t>
      </w:r>
      <w:r w:rsidRPr="00C9453A">
        <w:rPr>
          <w:i/>
        </w:rPr>
        <w:t>Art</w:t>
      </w:r>
      <w:r w:rsidRPr="00C9453A">
        <w:rPr>
          <w:i/>
        </w:rPr>
        <w:t>i</w:t>
      </w:r>
      <w:r w:rsidRPr="00C9453A">
        <w:rPr>
          <w:i/>
        </w:rPr>
        <w:t>facts</w:t>
      </w:r>
      <w:r w:rsidRPr="00764289">
        <w:t>/</w:t>
      </w:r>
      <w:r w:rsidRPr="00C9453A">
        <w:rPr>
          <w:i/>
        </w:rPr>
        <w:t>Entities</w:t>
      </w:r>
      <w:r w:rsidRPr="00764289">
        <w:t xml:space="preserve">, </w:t>
      </w:r>
      <w:r w:rsidRPr="00C9453A">
        <w:rPr>
          <w:i/>
        </w:rPr>
        <w:t>Process</w:t>
      </w:r>
      <w:r w:rsidRPr="00764289">
        <w:t>/</w:t>
      </w:r>
      <w:r w:rsidRPr="00C9453A">
        <w:rPr>
          <w:i/>
        </w:rPr>
        <w:t>Activities</w:t>
      </w:r>
      <w:r w:rsidR="00955D76">
        <w:t>,</w:t>
      </w:r>
      <w:r w:rsidRPr="00764289">
        <w:t xml:space="preserve"> and </w:t>
      </w:r>
      <w:r w:rsidRPr="00C9453A">
        <w:rPr>
          <w:i/>
        </w:rPr>
        <w:t>Agents</w:t>
      </w:r>
      <w:r w:rsidRPr="00764289">
        <w:t xml:space="preserve">. In order to </w:t>
      </w:r>
      <w:r w:rsidR="008537B9">
        <w:t xml:space="preserve">use </w:t>
      </w:r>
      <w:r w:rsidRPr="00764289">
        <w:t xml:space="preserve">these vertex types, it is first necessary to </w:t>
      </w:r>
      <w:r w:rsidR="008F670D">
        <w:t>define</w:t>
      </w:r>
      <w:r w:rsidR="008F670D" w:rsidRPr="00764289">
        <w:t xml:space="preserve"> </w:t>
      </w:r>
      <w:r w:rsidRPr="00764289">
        <w:t>their counterparts in the game context. To avoid misunde</w:t>
      </w:r>
      <w:r w:rsidRPr="00764289">
        <w:t>r</w:t>
      </w:r>
      <w:r w:rsidRPr="00764289">
        <w:t xml:space="preserve">standing, we adopt throughout this </w:t>
      </w:r>
      <w:r w:rsidR="006D63C0">
        <w:t>paper</w:t>
      </w:r>
      <w:r w:rsidRPr="00764289">
        <w:t xml:space="preserve"> the terms used in PROV (entities, activities, and agents).</w:t>
      </w:r>
    </w:p>
    <w:p w:rsidR="00764289" w:rsidRPr="00764289" w:rsidRDefault="008F670D" w:rsidP="00764289">
      <w:r>
        <w:t>In the context of provenance,</w:t>
      </w:r>
      <w:r w:rsidR="00764289" w:rsidRPr="00764289">
        <w:t xml:space="preserve"> </w:t>
      </w:r>
      <w:r w:rsidR="00764289" w:rsidRPr="0069583C">
        <w:rPr>
          <w:i/>
        </w:rPr>
        <w:t>entities</w:t>
      </w:r>
      <w:r w:rsidR="00764289" w:rsidRPr="00764289">
        <w:t xml:space="preserve"> </w:t>
      </w:r>
      <w:r>
        <w:t>are defined as</w:t>
      </w:r>
      <w:r w:rsidR="00764289" w:rsidRPr="00764289">
        <w:t xml:space="preserve"> physical or digital objects.</w:t>
      </w:r>
      <w:r>
        <w:t xml:space="preserve"> Trivially,</w:t>
      </w:r>
      <w:r w:rsidR="00764289" w:rsidRPr="00764289">
        <w:t xml:space="preserve"> </w:t>
      </w:r>
      <w:r>
        <w:t xml:space="preserve">in our approach they </w:t>
      </w:r>
      <w:r w:rsidR="00EB1863">
        <w:t>are</w:t>
      </w:r>
      <w:r>
        <w:t xml:space="preserve"> </w:t>
      </w:r>
      <w:r w:rsidR="003C39E8">
        <w:t xml:space="preserve">mapped </w:t>
      </w:r>
      <w:r w:rsidR="00EB1863">
        <w:t>in</w:t>
      </w:r>
      <w:r>
        <w:t>to objects</w:t>
      </w:r>
      <w:r w:rsidR="00C73272">
        <w:t xml:space="preserve"> present in the game</w:t>
      </w:r>
      <w:r w:rsidR="002E06B7">
        <w:t xml:space="preserve">, </w:t>
      </w:r>
      <w:r w:rsidR="003C39E8">
        <w:t>such as</w:t>
      </w:r>
      <w:r w:rsidR="002E06B7">
        <w:t xml:space="preserve"> weapons and potions</w:t>
      </w:r>
      <w:r>
        <w:t xml:space="preserve">. </w:t>
      </w:r>
      <w:r w:rsidR="00764289" w:rsidRPr="00764289">
        <w:t xml:space="preserve"> </w:t>
      </w:r>
      <w:r w:rsidR="00FF382F">
        <w:t xml:space="preserve">In provenance, an </w:t>
      </w:r>
      <w:r w:rsidR="00FF382F">
        <w:rPr>
          <w:i/>
        </w:rPr>
        <w:t>a</w:t>
      </w:r>
      <w:r w:rsidR="00764289" w:rsidRPr="009948E0">
        <w:rPr>
          <w:i/>
        </w:rPr>
        <w:t>gent</w:t>
      </w:r>
      <w:r w:rsidR="00764289" w:rsidRPr="00764289">
        <w:t xml:space="preserve"> </w:t>
      </w:r>
      <w:r w:rsidR="00FF382F">
        <w:t>correspond</w:t>
      </w:r>
      <w:r w:rsidR="002E06B7">
        <w:t>s</w:t>
      </w:r>
      <w:r w:rsidR="00FF382F">
        <w:t xml:space="preserve"> to</w:t>
      </w:r>
      <w:r w:rsidR="00764289" w:rsidRPr="00764289">
        <w:t xml:space="preserve"> a person, an organiz</w:t>
      </w:r>
      <w:r w:rsidR="00764289" w:rsidRPr="00764289">
        <w:t>a</w:t>
      </w:r>
      <w:r w:rsidR="00764289" w:rsidRPr="00764289">
        <w:lastRenderedPageBreak/>
        <w:t xml:space="preserve">tion, or anything with responsibilities. In the game context, agents </w:t>
      </w:r>
      <w:r w:rsidR="003C39E8">
        <w:t>are</w:t>
      </w:r>
      <w:r w:rsidR="00764289" w:rsidRPr="00764289">
        <w:t xml:space="preserve"> mapped </w:t>
      </w:r>
      <w:r w:rsidR="003C39E8">
        <w:t>in</w:t>
      </w:r>
      <w:r w:rsidR="00764289" w:rsidRPr="00764289">
        <w:t xml:space="preserve">to </w:t>
      </w:r>
      <w:r w:rsidR="00FF382F">
        <w:t>characters</w:t>
      </w:r>
      <w:r w:rsidR="00FF382F" w:rsidRPr="00764289">
        <w:t xml:space="preserve"> </w:t>
      </w:r>
      <w:r w:rsidR="00764289" w:rsidRPr="00764289">
        <w:t>present in the game</w:t>
      </w:r>
      <w:r w:rsidR="003C39E8">
        <w:t>, such as</w:t>
      </w:r>
      <w:r w:rsidR="00764289" w:rsidRPr="00764289">
        <w:t xml:space="preserve"> non-playable characters (NPCs), monsters, and players. It can also be used to map event controllers, plot triggers, or the game’s artificial intelligence overseer that manages the plot. </w:t>
      </w:r>
      <w:r w:rsidR="002E06B7">
        <w:t xml:space="preserve">Thus, </w:t>
      </w:r>
      <w:r w:rsidR="002E06B7" w:rsidRPr="002E06B7">
        <w:rPr>
          <w:i/>
        </w:rPr>
        <w:t>agent</w:t>
      </w:r>
      <w:r w:rsidR="002E06B7">
        <w:rPr>
          <w:i/>
        </w:rPr>
        <w:t>s</w:t>
      </w:r>
      <w:r w:rsidR="002E06B7">
        <w:t xml:space="preserve"> represent beings capable of making decisions, while </w:t>
      </w:r>
      <w:r w:rsidR="002E06B7" w:rsidRPr="002E06B7">
        <w:rPr>
          <w:i/>
        </w:rPr>
        <w:t>entities</w:t>
      </w:r>
      <w:r w:rsidR="002E06B7">
        <w:rPr>
          <w:i/>
        </w:rPr>
        <w:t xml:space="preserve"> </w:t>
      </w:r>
      <w:r w:rsidR="002E06B7">
        <w:t xml:space="preserve">represent inanimate objects. </w:t>
      </w:r>
      <w:r w:rsidR="00764289" w:rsidRPr="00764289">
        <w:t xml:space="preserve">Lastly, </w:t>
      </w:r>
      <w:r w:rsidR="00764289" w:rsidRPr="009948E0">
        <w:rPr>
          <w:i/>
        </w:rPr>
        <w:t>activ</w:t>
      </w:r>
      <w:r w:rsidR="00764289" w:rsidRPr="009948E0">
        <w:rPr>
          <w:i/>
        </w:rPr>
        <w:t>i</w:t>
      </w:r>
      <w:r w:rsidR="00764289" w:rsidRPr="009948E0">
        <w:rPr>
          <w:i/>
        </w:rPr>
        <w:t>ties</w:t>
      </w:r>
      <w:r w:rsidR="00764289" w:rsidRPr="00764289">
        <w:t xml:space="preserve"> are defined as actions taken by agents or interactions with other agents or entities. </w:t>
      </w:r>
      <w:r w:rsidR="00FF382F">
        <w:t>In</w:t>
      </w:r>
      <w:r w:rsidR="00764289" w:rsidRPr="00764289">
        <w:t xml:space="preserve"> </w:t>
      </w:r>
      <w:r w:rsidR="00936F60">
        <w:t>the</w:t>
      </w:r>
      <w:r w:rsidR="00764289" w:rsidRPr="00764289">
        <w:t xml:space="preserve"> game context, </w:t>
      </w:r>
      <w:r w:rsidR="00764289" w:rsidRPr="009948E0">
        <w:rPr>
          <w:i/>
        </w:rPr>
        <w:t>activities</w:t>
      </w:r>
      <w:r w:rsidR="00764289" w:rsidRPr="00764289">
        <w:t xml:space="preserve"> </w:t>
      </w:r>
      <w:r w:rsidR="00936F60">
        <w:t>are</w:t>
      </w:r>
      <w:r w:rsidR="00764289" w:rsidRPr="00764289">
        <w:t xml:space="preserve"> </w:t>
      </w:r>
      <w:r w:rsidR="00FF382F">
        <w:t>defined</w:t>
      </w:r>
      <w:r w:rsidR="00FF382F" w:rsidRPr="00764289">
        <w:t xml:space="preserve"> </w:t>
      </w:r>
      <w:r w:rsidR="00764289" w:rsidRPr="00764289">
        <w:t xml:space="preserve">as actions or events executed throughout the game, </w:t>
      </w:r>
      <w:r w:rsidR="00936F60">
        <w:t>such as</w:t>
      </w:r>
      <w:r w:rsidR="00936F60" w:rsidRPr="00764289">
        <w:t xml:space="preserve"> </w:t>
      </w:r>
      <w:r w:rsidR="00764289" w:rsidRPr="00764289">
        <w:t>attacking, dodging, and jumping.</w:t>
      </w:r>
    </w:p>
    <w:p w:rsidR="00764289" w:rsidRPr="00764289" w:rsidRDefault="00764289" w:rsidP="00764289">
      <w:r w:rsidRPr="00764289">
        <w:t>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w:t>
      </w:r>
      <w:r w:rsidR="006B7F21">
        <w:t xml:space="preserve"> or to create new ones</w:t>
      </w:r>
      <w:r w:rsidRPr="00764289">
        <w:t xml:space="preserve">. For </w:t>
      </w:r>
      <w:r w:rsidR="00FF382F">
        <w:t>instance</w:t>
      </w:r>
      <w:r w:rsidRPr="00764289">
        <w:t xml:space="preserve">, </w:t>
      </w:r>
      <w:r w:rsidR="006B7F21">
        <w:t xml:space="preserve">it is possible to </w:t>
      </w:r>
      <w:r w:rsidR="006B7F21" w:rsidRPr="00764289">
        <w:t>creat</w:t>
      </w:r>
      <w:r w:rsidR="006B7F21">
        <w:t>e</w:t>
      </w:r>
      <w:r w:rsidR="006B7F21" w:rsidRPr="00764289">
        <w:t xml:space="preserve"> </w:t>
      </w:r>
      <w:r w:rsidRPr="00764289">
        <w:t xml:space="preserve">relationships </w:t>
      </w:r>
      <w:r w:rsidR="00A727FF">
        <w:t>to</w:t>
      </w:r>
      <w:r w:rsidR="00A727FF" w:rsidRPr="00764289">
        <w:t xml:space="preserve"> </w:t>
      </w:r>
      <w:r w:rsidRPr="00764289">
        <w:t>express the damage done to a character or rel</w:t>
      </w:r>
      <w:r w:rsidRPr="00764289">
        <w:t>a</w:t>
      </w:r>
      <w:r w:rsidRPr="00764289">
        <w:t xml:space="preserve">tionships </w:t>
      </w:r>
      <w:r w:rsidR="00A727FF" w:rsidRPr="00764289">
        <w:t>that affect</w:t>
      </w:r>
      <w:r w:rsidRPr="00764289">
        <w:t xml:space="preserve"> specific core mechanics </w:t>
      </w:r>
      <w:r w:rsidR="009948E0">
        <w:t xml:space="preserve">from the game, </w:t>
      </w:r>
      <w:r w:rsidRPr="00764289">
        <w:t>like attack rolls</w:t>
      </w:r>
      <w:r w:rsidR="009948E0">
        <w:t>, healing, and interactions with NPCs or objects</w:t>
      </w:r>
      <w:r w:rsidRPr="00764289">
        <w:t xml:space="preserve">. Also, the PROV model deals well with the aspect of time, which can be heavily explored in games, especially on games focused on storytelling. </w:t>
      </w:r>
    </w:p>
    <w:p w:rsidR="00CA072B" w:rsidRDefault="00896DBC">
      <w:pPr>
        <w:keepNext/>
        <w:framePr w:hSpace="187" w:wrap="around" w:hAnchor="text" w:yAlign="bottom"/>
        <w:spacing w:after="120"/>
        <w:ind w:firstLine="0"/>
        <w:jc w:val="center"/>
      </w:pPr>
      <w:r>
        <w:rPr>
          <w:noProof/>
          <w:lang w:eastAsia="en-US"/>
        </w:rPr>
        <w:drawing>
          <wp:inline distT="0" distB="0" distL="0" distR="0">
            <wp:extent cx="2775909" cy="2039291"/>
            <wp:effectExtent l="19050" t="0" r="5391"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srcRect/>
                    <a:stretch>
                      <a:fillRect/>
                    </a:stretch>
                  </pic:blipFill>
                  <pic:spPr bwMode="auto">
                    <a:xfrm>
                      <a:off x="0" y="0"/>
                      <a:ext cx="2774945" cy="2038583"/>
                    </a:xfrm>
                    <a:prstGeom prst="rect">
                      <a:avLst/>
                    </a:prstGeom>
                    <a:noFill/>
                    <a:ln w="9525">
                      <a:noFill/>
                      <a:miter lim="800000"/>
                      <a:headEnd/>
                      <a:tailEnd/>
                    </a:ln>
                  </pic:spPr>
                </pic:pic>
              </a:graphicData>
            </a:graphic>
          </wp:inline>
        </w:drawing>
      </w:r>
    </w:p>
    <w:p w:rsidR="000E24BD" w:rsidRDefault="00EE3D1E" w:rsidP="000E24BD">
      <w:pPr>
        <w:pStyle w:val="figurecaption0"/>
        <w:framePr w:hSpace="187" w:wrap="around" w:hAnchor="text" w:yAlign="bottom"/>
        <w:pPrChange w:id="133" w:author="Kohwalter" w:date="2013-08-26T18:36:00Z">
          <w:pPr>
            <w:pStyle w:val="figurecaption0"/>
            <w:framePr w:hSpace="187" w:wrap="around" w:hAnchor="text" w:yAlign="top"/>
          </w:pPr>
        </w:pPrChange>
      </w:pPr>
      <w:bookmarkStart w:id="134" w:name="_Ref362888898"/>
      <w:proofErr w:type="gramStart"/>
      <w:r>
        <w:rPr>
          <w:b/>
        </w:rPr>
        <w:t>Fig.</w:t>
      </w:r>
      <w:proofErr w:type="gramEnd"/>
      <w:r>
        <w:rPr>
          <w:b/>
        </w:rPr>
        <w:t xml:space="preserve"> </w:t>
      </w:r>
      <w:fldSimple w:instr=" SEQ &quot;Figure&quot; \* MERGEFORMAT ">
        <w:r w:rsidR="00C70D7F" w:rsidRPr="00C70D7F">
          <w:rPr>
            <w:b/>
            <w:noProof/>
          </w:rPr>
          <w:t>1</w:t>
        </w:r>
      </w:fldSimple>
      <w:bookmarkEnd w:id="134"/>
      <w:r>
        <w:rPr>
          <w:b/>
        </w:rPr>
        <w:t>.</w:t>
      </w:r>
      <w:r>
        <w:t xml:space="preserve"> </w:t>
      </w:r>
      <w:r w:rsidRPr="00C9453A">
        <w:t>Data</w:t>
      </w:r>
      <w:r w:rsidRPr="001E187B">
        <w:t xml:space="preserve"> model diagram. Gray classes represent </w:t>
      </w:r>
      <w:r>
        <w:t xml:space="preserve">generic </w:t>
      </w:r>
      <w:r w:rsidRPr="001E187B">
        <w:t>provenance classes.</w:t>
      </w:r>
    </w:p>
    <w:p w:rsidR="00764289" w:rsidRDefault="00764289" w:rsidP="0087428D">
      <w:r w:rsidRPr="00764289">
        <w:t xml:space="preserve">Each NPC in the game </w:t>
      </w:r>
      <w:r w:rsidR="00473C88">
        <w:t xml:space="preserve">should explicitly model its </w:t>
      </w:r>
      <w:r w:rsidRPr="00764289">
        <w:t xml:space="preserve">behavior in order to generate and control </w:t>
      </w:r>
      <w:r w:rsidR="00473C88">
        <w:t>its</w:t>
      </w:r>
      <w:r w:rsidR="00473C88" w:rsidRPr="00764289">
        <w:t xml:space="preserve"> </w:t>
      </w:r>
      <w:r w:rsidRPr="00764289">
        <w:t>actions, providing an array of behavior possibilities. For example, d</w:t>
      </w:r>
      <w:r w:rsidRPr="00764289">
        <w:t>e</w:t>
      </w:r>
      <w:r w:rsidRPr="00764289">
        <w:t>cision trees</w:t>
      </w:r>
      <w:r>
        <w:t xml:space="preserve"> </w:t>
      </w:r>
      <w:r w:rsidR="000E24BD">
        <w:fldChar w:fldCharType="begin"/>
      </w:r>
      <w:r w:rsidR="00BC0CC2">
        <w:instrText xml:space="preserve"> ADDIN ZOTERO_ITEM CSL_CITATION {"citationID":"110f6k5t8a","properties":{"formattedCitation":"[</w:instrText>
      </w:r>
      <w:del w:id="135" w:author="Kohwalter" w:date="2013-08-26T18:36:00Z">
        <w:r w:rsidR="006B7F21">
          <w:delInstrText>17</w:delInstrText>
        </w:r>
      </w:del>
      <w:ins w:id="136" w:author="Kohwalter" w:date="2013-08-26T18:36:00Z">
        <w:r w:rsidR="00BC0CC2">
          <w:instrText>14</w:instrText>
        </w:r>
      </w:ins>
      <w:r w:rsidR="00BC0CC2">
        <w:instrText>]","plainCitation":"[</w:instrText>
      </w:r>
      <w:del w:id="137" w:author="Kohwalter" w:date="2013-08-26T18:36:00Z">
        <w:r w:rsidR="006B7F21">
          <w:delInstrText>17</w:delInstrText>
        </w:r>
      </w:del>
      <w:ins w:id="138" w:author="Kohwalter" w:date="2013-08-26T18:36:00Z">
        <w:r w:rsidR="00BC0CC2">
          <w:instrText>14</w:instrText>
        </w:r>
      </w:ins>
      <w:r w:rsidR="00BC0CC2">
        <w:instrText>]"},"citationItems":[{"id":19,"uris":["http://zotero.org/users/1122386/items/FQF5U6TA"],"uri":["http://zotero.org/users/1122386/items/FQF5U6TA"],"itemData":{"id":19,"type":"article-journal","title":"Decision Trees and Diagrams","container-title":"</w:instrText>
      </w:r>
      <w:del w:id="139" w:author="Kohwalter" w:date="2013-08-26T18:36:00Z">
        <w:r w:rsidR="006B7F21">
          <w:delInstrText xml:space="preserve">In: </w:delInstrText>
        </w:r>
      </w:del>
      <w:r w:rsidR="00BC0CC2">
        <w:instrText>ACM Computing Surveys (CSUR)","page":"593-623","volume":"14","issue":"4","DOI":"10.1145/356893.356898","author":[{"family":"Moret","given":"Bernard"}],"issued":{"date-parts":[["1982</w:instrText>
      </w:r>
      <w:del w:id="140" w:author="Kohwalter" w:date="2013-08-26T18:36:00Z">
        <w:r w:rsidR="006B7F21">
          <w:delInstrText>",12]]}}}],"</w:delInstrText>
        </w:r>
      </w:del>
      <w:ins w:id="141" w:author="Kohwalter" w:date="2013-08-26T18:36:00Z">
        <w:r w:rsidR="00BC0CC2">
          <w:instrText>"]]}}}],"</w:instrText>
        </w:r>
      </w:ins>
      <w:r w:rsidR="00BC0CC2">
        <w:instrText xml:space="preserve">schema":"https://github.com/citation-style-language/schema/raw/master/csl-citation.json"} </w:instrText>
      </w:r>
      <w:r w:rsidR="000E24BD">
        <w:fldChar w:fldCharType="separate"/>
      </w:r>
      <w:r w:rsidR="00BC0CC2" w:rsidRPr="00BC0CC2">
        <w:t>[</w:t>
      </w:r>
      <w:del w:id="142" w:author="Kohwalter" w:date="2013-08-26T18:36:00Z">
        <w:r w:rsidR="006B7F21" w:rsidRPr="006B7F21">
          <w:delText>17</w:delText>
        </w:r>
      </w:del>
      <w:ins w:id="143" w:author="Kohwalter" w:date="2013-08-26T18:36:00Z">
        <w:r w:rsidR="00BC0CC2" w:rsidRPr="00BC0CC2">
          <w:t>14</w:t>
        </w:r>
      </w:ins>
      <w:r w:rsidR="00BC0CC2" w:rsidRPr="00BC0CC2">
        <w:t>]</w:t>
      </w:r>
      <w:r w:rsidR="000E24BD">
        <w:fldChar w:fldCharType="end"/>
      </w:r>
      <w:r w:rsidR="00F62D66">
        <w:t xml:space="preserve"> </w:t>
      </w:r>
      <w:r w:rsidR="00FF382F" w:rsidRPr="00764289">
        <w:t xml:space="preserve">can be used </w:t>
      </w:r>
      <w:r w:rsidR="00F62D66">
        <w:t xml:space="preserve">to </w:t>
      </w:r>
      <w:r w:rsidR="00473C88">
        <w:t xml:space="preserve">model </w:t>
      </w:r>
      <w:r w:rsidR="00F62D66">
        <w:t xml:space="preserve">the NPC’s behaviors. </w:t>
      </w:r>
      <w:r w:rsidR="00A05A73">
        <w:t xml:space="preserve">With this explicit model, </w:t>
      </w:r>
      <w:r w:rsidR="004877F1">
        <w:t>a behavior controller can</w:t>
      </w:r>
      <w:r w:rsidR="00A05A73">
        <w:t xml:space="preserve"> </w:t>
      </w:r>
      <w:r w:rsidR="004877F1">
        <w:t>register</w:t>
      </w:r>
      <w:r w:rsidR="00F62D66">
        <w:t xml:space="preserve"> information</w:t>
      </w:r>
      <w:r w:rsidRPr="00764289">
        <w:t xml:space="preserve"> </w:t>
      </w:r>
      <w:r w:rsidR="006C7142">
        <w:t xml:space="preserve">about the action </w:t>
      </w:r>
      <w:r w:rsidRPr="00764289">
        <w:t xml:space="preserve">when </w:t>
      </w:r>
      <w:r w:rsidR="00FF382F">
        <w:t>it</w:t>
      </w:r>
      <w:r w:rsidR="00F62D66">
        <w:t xml:space="preserve"> is </w:t>
      </w:r>
      <w:r w:rsidRPr="00764289">
        <w:t>ex</w:t>
      </w:r>
      <w:r w:rsidRPr="00764289">
        <w:t>e</w:t>
      </w:r>
      <w:r w:rsidRPr="00764289">
        <w:t>cuted.</w:t>
      </w:r>
      <w:r w:rsidR="009948E0">
        <w:t xml:space="preserve"> </w:t>
      </w:r>
      <w:r w:rsidRPr="00764289">
        <w:t>Actions can be represented by a series of attributes that provide a description and the context of the action, allowing the creation of a provenance graph. As illu</w:t>
      </w:r>
      <w:r w:rsidRPr="00764289">
        <w:t>s</w:t>
      </w:r>
      <w:r w:rsidRPr="00764289">
        <w:t>trated by</w:t>
      </w:r>
      <w:r w:rsidR="00197485">
        <w:t xml:space="preserve"> </w:t>
      </w:r>
      <w:r w:rsidR="000E24BD">
        <w:fldChar w:fldCharType="begin"/>
      </w:r>
      <w:r w:rsidR="00197485">
        <w:instrText xml:space="preserve"> REF _</w:instrText>
      </w:r>
      <w:del w:id="144" w:author="Kohwalter" w:date="2013-08-26T18:36:00Z">
        <w:r w:rsidR="00C9453A">
          <w:delInstrText>Ref357175827</w:delInstrText>
        </w:r>
      </w:del>
      <w:ins w:id="145" w:author="Kohwalter" w:date="2013-08-26T18:36:00Z">
        <w:r w:rsidR="00197485">
          <w:instrText>Ref362888898</w:instrText>
        </w:r>
      </w:ins>
      <w:r w:rsidR="00197485">
        <w:instrText xml:space="preserve"> \h </w:instrText>
      </w:r>
      <w:r w:rsidR="000E24BD">
        <w:fldChar w:fldCharType="separate"/>
      </w:r>
      <w:ins w:id="146" w:author="Kohwalter" w:date="2013-08-26T18:36:00Z">
        <w:r w:rsidR="00C70D7F">
          <w:rPr>
            <w:b/>
          </w:rPr>
          <w:t xml:space="preserve">Fig. </w:t>
        </w:r>
      </w:ins>
      <w:r w:rsidR="00C70D7F" w:rsidRPr="00C70D7F">
        <w:rPr>
          <w:b/>
          <w:noProof/>
        </w:rPr>
        <w:t>1</w:t>
      </w:r>
      <w:r w:rsidR="000E24BD">
        <w:fldChar w:fldCharType="end"/>
      </w:r>
      <w:r w:rsidRPr="00764289">
        <w:t>, every action needs some information: a reason for its existence, why the action was performed, what triggered it, and who performed the action. In add</w:t>
      </w:r>
      <w:r w:rsidRPr="00764289">
        <w:t>i</w:t>
      </w:r>
      <w:r w:rsidRPr="00764289">
        <w:t xml:space="preserve">tion, the time of its occurrence can be important depending of the reason of using provenance. The main reason of using provenance is to produce a graph containing details that can be tracked to determine why something occurred the way it did. Therefore, with this assumption, the time of the action, the person who did it, </w:t>
      </w:r>
      <w:r w:rsidR="008240E9">
        <w:t xml:space="preserve">and </w:t>
      </w:r>
      <w:r w:rsidR="004877F1">
        <w:t xml:space="preserve">the effects of </w:t>
      </w:r>
      <w:r w:rsidRPr="00764289">
        <w:t>the action</w:t>
      </w:r>
      <w:r w:rsidR="008240E9">
        <w:t xml:space="preserve"> </w:t>
      </w:r>
      <w:r w:rsidR="008240E9">
        <w:lastRenderedPageBreak/>
        <w:t>can</w:t>
      </w:r>
      <w:r w:rsidRPr="00764289">
        <w:t xml:space="preserve"> be recorded for</w:t>
      </w:r>
      <w:r w:rsidR="00FF382F">
        <w:t xml:space="preserve"> future</w:t>
      </w:r>
      <w:r w:rsidRPr="00764289">
        <w:t xml:space="preserve"> analysis. </w:t>
      </w:r>
    </w:p>
    <w:p w:rsidR="00C9453A" w:rsidRDefault="00C9453A" w:rsidP="00E251E8">
      <w:pPr>
        <w:keepNext/>
        <w:framePr w:hSpace="187" w:wrap="around" w:hAnchor="text" w:yAlign="top"/>
        <w:spacing w:after="120"/>
        <w:ind w:firstLine="0"/>
        <w:jc w:val="center"/>
        <w:rPr>
          <w:del w:id="147" w:author="Kohwalter" w:date="2013-08-26T18:36:00Z"/>
        </w:rPr>
      </w:pPr>
    </w:p>
    <w:p w:rsidR="00764289" w:rsidRPr="00764289" w:rsidRDefault="00764289" w:rsidP="00764289">
      <w:pPr>
        <w:rPr>
          <w:del w:id="148" w:author="Kohwalter" w:date="2013-08-26T18:36:00Z"/>
        </w:rPr>
      </w:pPr>
      <w:del w:id="149" w:author="Kohwalter" w:date="2013-08-26T18:36:00Z">
        <w:r w:rsidRPr="00764289">
          <w:delText xml:space="preserve">For example, </w:delText>
        </w:r>
        <w:r w:rsidR="0065009E">
          <w:delText xml:space="preserve">assume that </w:delText>
        </w:r>
        <w:r w:rsidRPr="00764289">
          <w:delText>a</w:delText>
        </w:r>
        <w:r w:rsidR="00FF382F">
          <w:delText xml:space="preserve">n enemy </w:delText>
        </w:r>
        <w:r w:rsidRPr="00764289">
          <w:delText xml:space="preserve">attacked the player and scored a hit causing some damage, which in turns decreases the player’s hit points (HP). The relevant </w:delText>
        </w:r>
        <w:r w:rsidR="0065009E">
          <w:delText xml:space="preserve">pieces of </w:delText>
        </w:r>
        <w:r w:rsidRPr="00764289">
          <w:delText xml:space="preserve">information for this action </w:delText>
        </w:r>
        <w:r w:rsidR="0065009E">
          <w:delText>are</w:delText>
        </w:r>
        <w:r w:rsidRPr="00764289">
          <w:delText xml:space="preserve">: when it was executed (time, turn, or combat round), who executed it (in this case, the </w:delText>
        </w:r>
        <w:r w:rsidR="00FF382F">
          <w:delText>enemy</w:delText>
        </w:r>
        <w:r w:rsidRPr="00764289">
          <w:delText>), why it was executed (was it a sp</w:delText>
        </w:r>
        <w:r w:rsidRPr="00764289">
          <w:delText>e</w:delText>
        </w:r>
        <w:r w:rsidRPr="00764289">
          <w:delText>cial attack used because his HP was low</w:delText>
        </w:r>
        <w:r w:rsidR="00FF382F">
          <w:delText>,</w:delText>
        </w:r>
        <w:r w:rsidRPr="00764289">
          <w:delText xml:space="preserve"> </w:delText>
        </w:r>
        <w:r w:rsidR="00FF382F">
          <w:delText>o</w:delText>
        </w:r>
        <w:r w:rsidRPr="00764289">
          <w:delText>r a normal attack?), who this action affec</w:delText>
        </w:r>
        <w:r w:rsidRPr="00764289">
          <w:delText>t</w:delText>
        </w:r>
        <w:r w:rsidRPr="00764289">
          <w:delText>ed (in this case, the player), and the consequences of this action (decreased the pla</w:delText>
        </w:r>
        <w:r w:rsidRPr="00764289">
          <w:delText>y</w:delText>
        </w:r>
        <w:r w:rsidRPr="00764289">
          <w:delText xml:space="preserve">er’s HP). If the action affects more than one character, then it is important to record all </w:delText>
        </w:r>
        <w:r w:rsidR="00FF382F">
          <w:delText>entities</w:delText>
        </w:r>
        <w:r w:rsidR="006B7F21">
          <w:delText xml:space="preserve"> and agents</w:delText>
        </w:r>
        <w:r w:rsidR="00FF382F" w:rsidRPr="00764289">
          <w:delText xml:space="preserve"> </w:delText>
        </w:r>
        <w:r w:rsidRPr="00764289">
          <w:delText xml:space="preserve">involved and how the action affected each one. For example, suppose that the attack action was actually a buffing attack, which provides a boost to the </w:delText>
        </w:r>
        <w:r w:rsidR="00FF382F">
          <w:delText>enemy</w:delText>
        </w:r>
        <w:r w:rsidRPr="00764289">
          <w:delText xml:space="preserve">’s allies and does damage to the target. In this case, aside from recording the inflicted damage, </w:delText>
        </w:r>
        <w:r w:rsidR="00FF382F">
          <w:delText xml:space="preserve">it </w:delText>
        </w:r>
        <w:r w:rsidRPr="00764289">
          <w:delText xml:space="preserve">should also record the buff received by the </w:delText>
        </w:r>
        <w:r w:rsidR="00FF382F">
          <w:delText>enemy</w:delText>
        </w:r>
        <w:r w:rsidRPr="00764289">
          <w:delText>’s allies.</w:delText>
        </w:r>
      </w:del>
    </w:p>
    <w:p w:rsidR="00764289" w:rsidRDefault="00764289" w:rsidP="009948E0">
      <w:r w:rsidRPr="00764289">
        <w:t xml:space="preserve">Events also work in a similar way as actions, with the difference in who triggered them, since events are not necessary tied to </w:t>
      </w:r>
      <w:r w:rsidR="00346860">
        <w:t>characters</w:t>
      </w:r>
      <w:r w:rsidRPr="00764289">
        <w:t>. For objects, its name, type, location, importance</w:t>
      </w:r>
      <w:r w:rsidR="00044DD4">
        <w:t>,</w:t>
      </w:r>
      <w:r w:rsidRPr="00764289">
        <w:t xml:space="preserve"> and the events that are generated by it can also be stored to aid in the construction of the graph. Lastly, agents can have their names, attributes, goals, and current location recorded.</w:t>
      </w:r>
      <w:r w:rsidR="009948E0">
        <w:t xml:space="preserve"> </w:t>
      </w:r>
      <w:r w:rsidR="009948E0" w:rsidRPr="00764289">
        <w:t xml:space="preserve">The information </w:t>
      </w:r>
      <w:r w:rsidR="009948E0">
        <w:t>collected</w:t>
      </w:r>
      <w:r w:rsidR="009948E0" w:rsidRPr="00764289">
        <w:t xml:space="preserve"> </w:t>
      </w:r>
      <w:r w:rsidR="009948E0">
        <w:t xml:space="preserve">during the game is used for the generation of the </w:t>
      </w:r>
      <w:r w:rsidR="009948E0" w:rsidRPr="009948E0">
        <w:rPr>
          <w:i/>
        </w:rPr>
        <w:t xml:space="preserve">game </w:t>
      </w:r>
      <w:del w:id="150" w:author="Kohwalter" w:date="2013-08-26T18:36:00Z">
        <w:r w:rsidR="009948E0" w:rsidRPr="009948E0">
          <w:rPr>
            <w:i/>
          </w:rPr>
          <w:delText>flow</w:delText>
        </w:r>
      </w:del>
      <w:ins w:id="151" w:author="Kohwalter" w:date="2013-08-26T18:36:00Z">
        <w:r w:rsidR="003D4BB7">
          <w:rPr>
            <w:i/>
          </w:rPr>
          <w:t>flux</w:t>
        </w:r>
      </w:ins>
      <w:r w:rsidR="009948E0" w:rsidRPr="009948E0">
        <w:rPr>
          <w:i/>
        </w:rPr>
        <w:t xml:space="preserve"> log</w:t>
      </w:r>
      <w:r w:rsidR="009948E0">
        <w:t>, which</w:t>
      </w:r>
      <w:r w:rsidR="009948E0" w:rsidRPr="00764289">
        <w:t xml:space="preserve"> </w:t>
      </w:r>
      <w:r w:rsidR="009948E0">
        <w:t>in turn is</w:t>
      </w:r>
      <w:r w:rsidR="009948E0" w:rsidRPr="00764289">
        <w:t xml:space="preserve"> used </w:t>
      </w:r>
      <w:r w:rsidR="009948E0">
        <w:t>for</w:t>
      </w:r>
      <w:r w:rsidR="009948E0" w:rsidRPr="00764289">
        <w:t xml:space="preserve"> </w:t>
      </w:r>
      <w:r w:rsidR="009948E0">
        <w:t xml:space="preserve">generating the </w:t>
      </w:r>
      <w:r w:rsidR="009948E0" w:rsidRPr="00764289">
        <w:t>prov</w:t>
      </w:r>
      <w:r w:rsidR="009948E0" w:rsidRPr="00764289">
        <w:t>e</w:t>
      </w:r>
      <w:r w:rsidR="00B651E6">
        <w:t>nance graph.</w:t>
      </w:r>
      <w:r w:rsidR="009948E0" w:rsidRPr="00764289">
        <w:t xml:space="preserve"> </w:t>
      </w:r>
      <w:r w:rsidR="00B651E6">
        <w:t>In other words, the information collected throughout the game session is the information displayed by the provenance graph for analysis.</w:t>
      </w:r>
      <w:r w:rsidR="009948E0" w:rsidRPr="00764289">
        <w:t xml:space="preserve"> </w:t>
      </w:r>
      <w:r w:rsidR="00B651E6">
        <w:t xml:space="preserve">Thus, </w:t>
      </w:r>
      <w:r w:rsidR="00611B2E">
        <w:t>all relevant data should be registered, preferentially at fine grain</w:t>
      </w:r>
      <w:r w:rsidR="009948E0" w:rsidRPr="00764289">
        <w:t>. The way of measuring relevance varies from game to game</w:t>
      </w:r>
      <w:r w:rsidR="00611B2E">
        <w:t>,</w:t>
      </w:r>
      <w:r w:rsidR="009948E0" w:rsidRPr="00764289">
        <w:t xml:space="preserve"> but ideally it is any information that can be used to aid </w:t>
      </w:r>
      <w:r w:rsidR="00611B2E">
        <w:t>the</w:t>
      </w:r>
      <w:r w:rsidR="00611B2E" w:rsidRPr="00764289">
        <w:t xml:space="preserve"> </w:t>
      </w:r>
      <w:r w:rsidR="009948E0" w:rsidRPr="00764289">
        <w:t>analysis pro</w:t>
      </w:r>
      <w:r w:rsidR="009948E0">
        <w:t>cess.</w:t>
      </w:r>
    </w:p>
    <w:p w:rsidR="00B34235" w:rsidRPr="00596186" w:rsidRDefault="00B34235" w:rsidP="001B2D5E">
      <w:pPr>
        <w:pStyle w:val="heading1"/>
        <w:rPr>
          <w:sz w:val="24"/>
        </w:rPr>
      </w:pPr>
      <w:bookmarkStart w:id="152" w:name="_Ref350269138"/>
      <w:r w:rsidRPr="00596186">
        <w:rPr>
          <w:sz w:val="24"/>
        </w:rPr>
        <w:t xml:space="preserve">Provenance </w:t>
      </w:r>
      <w:bookmarkEnd w:id="152"/>
      <w:r w:rsidR="00FC73FC" w:rsidRPr="00596186">
        <w:rPr>
          <w:sz w:val="24"/>
        </w:rPr>
        <w:t>Visualization</w:t>
      </w:r>
    </w:p>
    <w:p w:rsidR="00CA072B" w:rsidRDefault="00B34235">
      <w:pPr>
        <w:pStyle w:val="p1a"/>
      </w:pPr>
      <w:r w:rsidRPr="00D3580A">
        <w:t xml:space="preserve">The purpose of collecting information during a game session is to be able to generate a provenance graph </w:t>
      </w:r>
      <w:r w:rsidR="00F62D66">
        <w:t xml:space="preserve">to aid the </w:t>
      </w:r>
      <w:r w:rsidR="00373A14">
        <w:t xml:space="preserve">developer </w:t>
      </w:r>
      <w:r w:rsidR="00F62D66">
        <w:t>to</w:t>
      </w:r>
      <w:r w:rsidRPr="00D3580A">
        <w:t xml:space="preserve"> analyze and infer the reasons of the ou</w:t>
      </w:r>
      <w:r w:rsidRPr="00D3580A">
        <w:t>t</w:t>
      </w:r>
      <w:r w:rsidRPr="00D3580A">
        <w:t>come</w:t>
      </w:r>
      <w:r w:rsidR="00EF1911">
        <w:t>s</w:t>
      </w:r>
      <w:r w:rsidRPr="00D3580A">
        <w:t xml:space="preserve">. In this paper we introduce a provenance visualization tool named </w:t>
      </w:r>
      <w:proofErr w:type="spellStart"/>
      <w:r w:rsidR="002E0DDC" w:rsidRPr="001B06A8">
        <w:rPr>
          <w:i/>
        </w:rPr>
        <w:t>Pro</w:t>
      </w:r>
      <w:r w:rsidR="002E0DDC">
        <w:rPr>
          <w:i/>
        </w:rPr>
        <w:t>v</w:t>
      </w:r>
      <w:proofErr w:type="spellEnd"/>
      <w:r w:rsidR="002E0DDC" w:rsidRPr="001B06A8">
        <w:rPr>
          <w:i/>
        </w:rPr>
        <w:t xml:space="preserve"> </w:t>
      </w:r>
      <w:r w:rsidR="001B06A8" w:rsidRPr="001B06A8">
        <w:rPr>
          <w:i/>
        </w:rPr>
        <w:t>Viewer</w:t>
      </w:r>
      <w:r w:rsidRPr="00D3580A">
        <w:t xml:space="preserve"> (Provenance </w:t>
      </w:r>
      <w:del w:id="153" w:author="Kohwalter" w:date="2013-08-26T18:36:00Z">
        <w:r w:rsidRPr="00D3580A">
          <w:delText>Flow</w:delText>
        </w:r>
      </w:del>
      <w:ins w:id="154" w:author="Kohwalter" w:date="2013-08-26T18:36:00Z">
        <w:r w:rsidR="003D4BB7">
          <w:t>Flux</w:t>
        </w:r>
      </w:ins>
      <w:r w:rsidRPr="00D3580A">
        <w:t xml:space="preserve"> Viewer), which </w:t>
      </w:r>
      <w:r w:rsidR="00346860">
        <w:t>uses</w:t>
      </w:r>
      <w:r w:rsidRPr="00D3580A">
        <w:t xml:space="preserve"> JUNG </w:t>
      </w:r>
      <w:r w:rsidR="000E24BD" w:rsidRPr="00D3580A">
        <w:fldChar w:fldCharType="begin"/>
      </w:r>
      <w:r w:rsidR="00BC0CC2">
        <w:instrText xml:space="preserve"> ADDIN ZOTERO_ITEM CSL_CITATION {"citationID":"o45nhs8aa","properties":{"formattedCitation":"[</w:instrText>
      </w:r>
      <w:del w:id="155" w:author="Kohwalter" w:date="2013-08-26T18:36:00Z">
        <w:r w:rsidR="006B7F21">
          <w:delInstrText>18</w:delInstrText>
        </w:r>
      </w:del>
      <w:ins w:id="156" w:author="Kohwalter" w:date="2013-08-26T18:36:00Z">
        <w:r w:rsidR="00BC0CC2">
          <w:instrText>15</w:instrText>
        </w:r>
      </w:ins>
      <w:r w:rsidR="00BC0CC2">
        <w:instrText>]","plainCitation":"[</w:instrText>
      </w:r>
      <w:del w:id="157" w:author="Kohwalter" w:date="2013-08-26T18:36:00Z">
        <w:r w:rsidR="006B7F21">
          <w:delInstrText>18</w:delInstrText>
        </w:r>
      </w:del>
      <w:ins w:id="158" w:author="Kohwalter" w:date="2013-08-26T18:36:00Z">
        <w:r w:rsidR="00BC0CC2">
          <w:instrText>15</w:instrText>
        </w:r>
      </w:ins>
      <w:r w:rsidR="00BC0CC2">
        <w:instrText>]"},"citationItems":[{"id":88,"uris":["http://zotero.org/users/1122386/items/PP6SG3TE"],"uri":["http://zotero.org/users/1122386/items/PP6SG3TE"],"itemData":{"id":88,"type":"</w:instrText>
      </w:r>
      <w:del w:id="159" w:author="Kohwalter" w:date="2013-08-26T18:36:00Z">
        <w:r w:rsidR="006B7F21">
          <w:delInstrText>book</w:delInstrText>
        </w:r>
      </w:del>
      <w:ins w:id="160" w:author="Kohwalter" w:date="2013-08-26T18:36:00Z">
        <w:r w:rsidR="00BC0CC2">
          <w:instrText>webpage</w:instrText>
        </w:r>
      </w:ins>
      <w:r w:rsidR="00BC0CC2">
        <w:instrText>","title":"JUNG: Java Universal Network/Graph Framework</w:instrText>
      </w:r>
      <w:del w:id="161" w:author="Kohwalter" w:date="2013-08-26T18:36:00Z">
        <w:r w:rsidR="006B7F21">
          <w:delInstrText>","publisher":"Open-source","publisher-place":"sourceforge","version":"2.0.1","event-place":"sourceforge</w:delInstrText>
        </w:r>
      </w:del>
      <w:r w:rsidR="00BC0CC2">
        <w:instrText xml:space="preserve">","URL":"http://jung.sourceforge.net/","author":[{"family":"Joshua O'Madadhain","given":""},{"family":"Danyel Fisher","given":""},{"family":"Tom Nelson","given":""}],"issued":{"date-parts":[["2010"]]}}}],"schema":"https://github.com/citation-style-language/schema/raw/master/csl-citation.json"} </w:instrText>
      </w:r>
      <w:r w:rsidR="000E24BD" w:rsidRPr="00D3580A">
        <w:fldChar w:fldCharType="separate"/>
      </w:r>
      <w:r w:rsidR="00BC0CC2" w:rsidRPr="00BC0CC2">
        <w:t>[</w:t>
      </w:r>
      <w:del w:id="162" w:author="Kohwalter" w:date="2013-08-26T18:36:00Z">
        <w:r w:rsidR="006B7F21" w:rsidRPr="006B7F21">
          <w:delText>18</w:delText>
        </w:r>
      </w:del>
      <w:ins w:id="163" w:author="Kohwalter" w:date="2013-08-26T18:36:00Z">
        <w:r w:rsidR="00BC0CC2" w:rsidRPr="00BC0CC2">
          <w:t>15</w:t>
        </w:r>
      </w:ins>
      <w:r w:rsidR="00BC0CC2" w:rsidRPr="00BC0CC2">
        <w:t>]</w:t>
      </w:r>
      <w:r w:rsidR="000E24BD" w:rsidRPr="00D3580A">
        <w:fldChar w:fldCharType="end"/>
      </w:r>
      <w:r w:rsidR="00EB3AE8">
        <w:t xml:space="preserve"> graph framework</w:t>
      </w:r>
      <w:r w:rsidRPr="00D3580A">
        <w:t xml:space="preserve"> and allows </w:t>
      </w:r>
      <w:r w:rsidR="00373A14">
        <w:t>d</w:t>
      </w:r>
      <w:r w:rsidR="00373A14">
        <w:t>e</w:t>
      </w:r>
      <w:r w:rsidR="00373A14">
        <w:t>tailed</w:t>
      </w:r>
      <w:r w:rsidR="00373A14" w:rsidRPr="00D3580A">
        <w:t xml:space="preserve"> </w:t>
      </w:r>
      <w:r w:rsidRPr="00D3580A">
        <w:t xml:space="preserve">analysis of </w:t>
      </w:r>
      <w:r w:rsidR="00906756">
        <w:t>a previously gathered</w:t>
      </w:r>
      <w:r w:rsidRPr="00D3580A">
        <w:t xml:space="preserve"> game </w:t>
      </w:r>
      <w:del w:id="164" w:author="Kohwalter" w:date="2013-08-26T18:36:00Z">
        <w:r w:rsidRPr="00D3580A">
          <w:delText>flow</w:delText>
        </w:r>
      </w:del>
      <w:ins w:id="165" w:author="Kohwalter" w:date="2013-08-26T18:36:00Z">
        <w:r w:rsidR="003D4BB7">
          <w:t>flux</w:t>
        </w:r>
      </w:ins>
      <w:r w:rsidRPr="00D3580A">
        <w:t xml:space="preserve"> log through a graph. A game using the </w:t>
      </w:r>
      <w:r w:rsidR="001B06A8" w:rsidRPr="001B06A8">
        <w:rPr>
          <w:i/>
        </w:rPr>
        <w:t>provenance in games</w:t>
      </w:r>
      <w:r w:rsidRPr="00D3580A">
        <w:t xml:space="preserve"> </w:t>
      </w:r>
      <w:r w:rsidR="00253E77">
        <w:t xml:space="preserve">conceptual </w:t>
      </w:r>
      <w:r w:rsidRPr="00D3580A">
        <w:t xml:space="preserve">framework is able to generate </w:t>
      </w:r>
      <w:r w:rsidRPr="00F62D66">
        <w:rPr>
          <w:i/>
        </w:rPr>
        <w:t xml:space="preserve">a game </w:t>
      </w:r>
      <w:del w:id="166" w:author="Kohwalter" w:date="2013-08-26T18:36:00Z">
        <w:r w:rsidRPr="00F62D66">
          <w:rPr>
            <w:i/>
          </w:rPr>
          <w:delText>flow</w:delText>
        </w:r>
      </w:del>
      <w:ins w:id="167" w:author="Kohwalter" w:date="2013-08-26T18:36:00Z">
        <w:r w:rsidR="003D4BB7">
          <w:rPr>
            <w:i/>
          </w:rPr>
          <w:t>flux</w:t>
        </w:r>
      </w:ins>
      <w:r w:rsidRPr="00F62D66">
        <w:rPr>
          <w:i/>
        </w:rPr>
        <w:t xml:space="preserve"> log</w:t>
      </w:r>
      <w:r w:rsidRPr="00D3580A">
        <w:t xml:space="preserve"> that can be analyzed by</w:t>
      </w:r>
      <w:del w:id="168" w:author="Kohwalter" w:date="2013-08-26T18:36:00Z">
        <w:r w:rsidRPr="00D3580A">
          <w:delText xml:space="preserve"> </w:delText>
        </w:r>
        <w:r w:rsidR="002E0DDC" w:rsidRPr="001B06A8">
          <w:rPr>
            <w:i/>
          </w:rPr>
          <w:delText>Pro</w:delText>
        </w:r>
        <w:r w:rsidR="002E0DDC">
          <w:rPr>
            <w:i/>
          </w:rPr>
          <w:delText>v</w:delText>
        </w:r>
        <w:r w:rsidR="002E0DDC" w:rsidRPr="001B06A8">
          <w:rPr>
            <w:i/>
          </w:rPr>
          <w:delText xml:space="preserve"> </w:delText>
        </w:r>
        <w:r w:rsidR="001B06A8" w:rsidRPr="001B06A8">
          <w:rPr>
            <w:i/>
          </w:rPr>
          <w:delText>Viewer</w:delText>
        </w:r>
        <w:r w:rsidRPr="00D3580A">
          <w:delText xml:space="preserve">. </w:delText>
        </w:r>
        <w:r w:rsidR="000E24BD">
          <w:fldChar w:fldCharType="begin"/>
        </w:r>
        <w:r w:rsidR="00314D21">
          <w:delInstrText xml:space="preserve"> REF _Ref356558147 \h </w:delInstrText>
        </w:r>
        <w:r w:rsidR="000E24BD">
          <w:fldChar w:fldCharType="separate"/>
        </w:r>
        <w:r w:rsidR="00C647C3">
          <w:rPr>
            <w:b/>
          </w:rPr>
          <w:delText xml:space="preserve">Fig. </w:delText>
        </w:r>
        <w:r w:rsidR="00C647C3" w:rsidRPr="00C647C3">
          <w:rPr>
            <w:b/>
            <w:noProof/>
          </w:rPr>
          <w:delText>2</w:delText>
        </w:r>
        <w:r w:rsidR="000E24BD">
          <w:fldChar w:fldCharType="end"/>
        </w:r>
        <w:r w:rsidR="00314D21">
          <w:delText xml:space="preserve"> </w:delText>
        </w:r>
        <w:r w:rsidRPr="00D3580A">
          <w:delText>illustrates the relatio</w:delText>
        </w:r>
        <w:r w:rsidRPr="00D3580A">
          <w:delText>n</w:delText>
        </w:r>
        <w:r w:rsidRPr="00D3580A">
          <w:delText>ships between the game, using the framework, and</w:delText>
        </w:r>
      </w:del>
      <w:r w:rsidRPr="00D3580A">
        <w:t xml:space="preserve"> </w:t>
      </w:r>
      <w:proofErr w:type="spellStart"/>
      <w:r w:rsidR="002E0DDC" w:rsidRPr="001B06A8">
        <w:rPr>
          <w:i/>
        </w:rPr>
        <w:t>Pro</w:t>
      </w:r>
      <w:r w:rsidR="002E0DDC">
        <w:rPr>
          <w:i/>
        </w:rPr>
        <w:t>v</w:t>
      </w:r>
      <w:proofErr w:type="spellEnd"/>
      <w:r w:rsidR="002E0DDC" w:rsidRPr="001B06A8">
        <w:rPr>
          <w:i/>
        </w:rPr>
        <w:t xml:space="preserve"> </w:t>
      </w:r>
      <w:r w:rsidR="001B06A8" w:rsidRPr="001B06A8">
        <w:rPr>
          <w:i/>
        </w:rPr>
        <w:t>Viewer</w:t>
      </w:r>
      <w:r w:rsidRPr="00D3580A">
        <w:t>.</w:t>
      </w:r>
    </w:p>
    <w:p w:rsidR="001B2D5E" w:rsidRDefault="00EF6F43" w:rsidP="00C90A9E">
      <w:pPr>
        <w:keepNext/>
        <w:spacing w:before="240" w:after="120"/>
        <w:jc w:val="center"/>
        <w:rPr>
          <w:del w:id="169" w:author="Kohwalter" w:date="2013-08-26T18:36:00Z"/>
        </w:rPr>
      </w:pPr>
      <w:del w:id="170" w:author="Kohwalter" w:date="2013-08-26T18:36:00Z">
        <w:r>
          <w:rPr>
            <w:noProof/>
            <w:lang w:eastAsia="en-US"/>
          </w:rPr>
          <w:drawing>
            <wp:inline distT="0" distB="0" distL="0" distR="0">
              <wp:extent cx="2647950" cy="739927"/>
              <wp:effectExtent l="1905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a:stretch>
                        <a:fillRect/>
                      </a:stretch>
                    </pic:blipFill>
                    <pic:spPr bwMode="auto">
                      <a:xfrm>
                        <a:off x="0" y="0"/>
                        <a:ext cx="2646815" cy="739610"/>
                      </a:xfrm>
                      <a:prstGeom prst="rect">
                        <a:avLst/>
                      </a:prstGeom>
                      <a:noFill/>
                      <a:ln w="9525">
                        <a:noFill/>
                        <a:miter lim="800000"/>
                        <a:headEnd/>
                        <a:tailEnd/>
                      </a:ln>
                    </pic:spPr>
                  </pic:pic>
                </a:graphicData>
              </a:graphic>
            </wp:inline>
          </w:drawing>
        </w:r>
      </w:del>
    </w:p>
    <w:p w:rsidR="001B2D5E" w:rsidRPr="00F839C7" w:rsidRDefault="001B2D5E" w:rsidP="001B2D5E">
      <w:pPr>
        <w:pStyle w:val="figurecaption0"/>
        <w:jc w:val="both"/>
        <w:rPr>
          <w:del w:id="171" w:author="Kohwalter" w:date="2013-08-26T18:36:00Z"/>
        </w:rPr>
      </w:pPr>
      <w:bookmarkStart w:id="172" w:name="_Ref356558147"/>
      <w:del w:id="173" w:author="Kohwalter" w:date="2013-08-26T18:36:00Z">
        <w:r>
          <w:rPr>
            <w:b/>
          </w:rPr>
          <w:delText xml:space="preserve">Fig. </w:delText>
        </w:r>
        <w:r w:rsidR="000E24BD">
          <w:fldChar w:fldCharType="begin"/>
        </w:r>
        <w:r w:rsidR="007E34F7">
          <w:delInstrText xml:space="preserve"> SEQ "Figure" \* MERGEFORMAT </w:delInstrText>
        </w:r>
        <w:r w:rsidR="000E24BD">
          <w:fldChar w:fldCharType="separate"/>
        </w:r>
        <w:r w:rsidR="00C647C3" w:rsidRPr="00C647C3">
          <w:rPr>
            <w:b/>
            <w:noProof/>
          </w:rPr>
          <w:delText>2</w:delText>
        </w:r>
        <w:r w:rsidR="000E24BD">
          <w:fldChar w:fldCharType="end"/>
        </w:r>
        <w:bookmarkEnd w:id="172"/>
        <w:r>
          <w:rPr>
            <w:b/>
          </w:rPr>
          <w:delText>.</w:delText>
        </w:r>
        <w:r>
          <w:delText xml:space="preserve"> </w:delText>
        </w:r>
        <w:r w:rsidRPr="001B2D5E">
          <w:delText>Relationships</w:delText>
        </w:r>
        <w:r w:rsidRPr="008074E8">
          <w:delText xml:space="preserve"> between a game using </w:delText>
        </w:r>
        <w:r w:rsidRPr="00921782">
          <w:rPr>
            <w:i/>
          </w:rPr>
          <w:delText>provenance in games</w:delText>
        </w:r>
        <w:r w:rsidRPr="008074E8">
          <w:delText xml:space="preserve"> </w:delText>
        </w:r>
        <w:r w:rsidR="00253E77">
          <w:delText xml:space="preserve">conceptual </w:delText>
        </w:r>
        <w:r w:rsidRPr="008074E8">
          <w:delText>framework</w:delText>
        </w:r>
        <w:r w:rsidR="002B3614">
          <w:delText>, ge</w:delText>
        </w:r>
        <w:r w:rsidR="002B3614">
          <w:delText>n</w:delText>
        </w:r>
        <w:r w:rsidR="002B3614">
          <w:delText xml:space="preserve">erating the </w:delText>
        </w:r>
        <w:r w:rsidR="002B3614" w:rsidRPr="002B3614">
          <w:rPr>
            <w:i/>
          </w:rPr>
          <w:delText>game flow log</w:delText>
        </w:r>
        <w:r w:rsidR="002B3614">
          <w:delText>,</w:delText>
        </w:r>
        <w:r w:rsidRPr="008074E8">
          <w:delText xml:space="preserve"> and</w:delText>
        </w:r>
        <w:r>
          <w:delText xml:space="preserve"> the</w:delText>
        </w:r>
        <w:r w:rsidRPr="008074E8">
          <w:delText xml:space="preserve"> </w:delText>
        </w:r>
        <w:r w:rsidR="002E0DDC" w:rsidRPr="00F80D29">
          <w:rPr>
            <w:i/>
          </w:rPr>
          <w:delText>Pro</w:delText>
        </w:r>
        <w:r w:rsidR="002E0DDC">
          <w:rPr>
            <w:i/>
          </w:rPr>
          <w:delText>v</w:delText>
        </w:r>
        <w:r w:rsidR="002E0DDC" w:rsidRPr="00F80D29">
          <w:rPr>
            <w:i/>
          </w:rPr>
          <w:delText xml:space="preserve"> </w:delText>
        </w:r>
        <w:r w:rsidRPr="00F80D29">
          <w:rPr>
            <w:i/>
          </w:rPr>
          <w:delText>Viewer</w:delText>
        </w:r>
        <w:r w:rsidR="002B3614">
          <w:delText xml:space="preserve">, which uses the </w:delText>
        </w:r>
        <w:r w:rsidR="002B3614" w:rsidRPr="002B3614">
          <w:rPr>
            <w:i/>
          </w:rPr>
          <w:delText>game flow log</w:delText>
        </w:r>
        <w:r w:rsidR="002B3614">
          <w:delText xml:space="preserve"> to generate the </w:delText>
        </w:r>
        <w:r w:rsidR="00253E77">
          <w:delText xml:space="preserve">provenance </w:delText>
        </w:r>
        <w:r w:rsidR="002B3614">
          <w:delText>graph.</w:delText>
        </w:r>
      </w:del>
    </w:p>
    <w:p w:rsidR="00C92EEE" w:rsidRDefault="00B34235" w:rsidP="00BD050F">
      <w:r w:rsidRPr="00975E62">
        <w:t xml:space="preserve">First, the </w:t>
      </w:r>
      <w:r w:rsidR="001B06A8" w:rsidRPr="001B06A8">
        <w:rPr>
          <w:i/>
        </w:rPr>
        <w:t xml:space="preserve">game </w:t>
      </w:r>
      <w:del w:id="174" w:author="Kohwalter" w:date="2013-08-26T18:36:00Z">
        <w:r w:rsidR="001B06A8" w:rsidRPr="001B06A8">
          <w:rPr>
            <w:i/>
          </w:rPr>
          <w:delText>flow</w:delText>
        </w:r>
      </w:del>
      <w:ins w:id="175" w:author="Kohwalter" w:date="2013-08-26T18:36:00Z">
        <w:r w:rsidR="003D4BB7">
          <w:rPr>
            <w:i/>
          </w:rPr>
          <w:t>flux</w:t>
        </w:r>
      </w:ins>
      <w:r w:rsidR="001B06A8" w:rsidRPr="001B06A8">
        <w:rPr>
          <w:i/>
        </w:rPr>
        <w:t xml:space="preserve"> log</w:t>
      </w:r>
      <w:r w:rsidRPr="00975E62">
        <w:t>, which contains game events, is processed and used to ge</w:t>
      </w:r>
      <w:r w:rsidRPr="00975E62">
        <w:t>n</w:t>
      </w:r>
      <w:r w:rsidRPr="00975E62">
        <w:t>erate a provenance graph for analysis. After that, our tool creates the graph’s ed</w:t>
      </w:r>
      <w:r w:rsidRPr="00975E62">
        <w:t>g</w:t>
      </w:r>
      <w:r w:rsidRPr="00975E62">
        <w:t xml:space="preserve">es and </w:t>
      </w:r>
      <w:r w:rsidR="00B92B25">
        <w:t>vertices</w:t>
      </w:r>
      <w:r w:rsidR="00B92B25" w:rsidRPr="00975E62">
        <w:t xml:space="preserve"> </w:t>
      </w:r>
      <w:r w:rsidRPr="00975E62">
        <w:t>following</w:t>
      </w:r>
      <w:r w:rsidR="000B5943">
        <w:t xml:space="preserve"> a</w:t>
      </w:r>
      <w:r w:rsidRPr="00975E62">
        <w:t xml:space="preserve"> defined </w:t>
      </w:r>
      <w:r w:rsidR="000B5943">
        <w:t xml:space="preserve">set of </w:t>
      </w:r>
      <w:r w:rsidRPr="00975E62">
        <w:t xml:space="preserve">rules to </w:t>
      </w:r>
      <w:r w:rsidR="00373A14">
        <w:t>build</w:t>
      </w:r>
      <w:r w:rsidR="00373A14" w:rsidRPr="00975E62">
        <w:t xml:space="preserve"> </w:t>
      </w:r>
      <w:r w:rsidRPr="00975E62">
        <w:t xml:space="preserve">the provenance graph. This graph is a representation of the </w:t>
      </w:r>
      <w:r w:rsidR="001B06A8" w:rsidRPr="001B06A8">
        <w:rPr>
          <w:i/>
        </w:rPr>
        <w:t xml:space="preserve">game </w:t>
      </w:r>
      <w:del w:id="176" w:author="Kohwalter" w:date="2013-08-26T18:36:00Z">
        <w:r w:rsidR="001B06A8" w:rsidRPr="001B06A8">
          <w:rPr>
            <w:i/>
          </w:rPr>
          <w:delText>flow</w:delText>
        </w:r>
      </w:del>
      <w:ins w:id="177" w:author="Kohwalter" w:date="2013-08-26T18:36:00Z">
        <w:r w:rsidR="003D4BB7">
          <w:rPr>
            <w:i/>
          </w:rPr>
          <w:t>flux</w:t>
        </w:r>
      </w:ins>
      <w:r w:rsidR="001B06A8" w:rsidRPr="001B06A8">
        <w:rPr>
          <w:i/>
        </w:rPr>
        <w:t xml:space="preserve"> log</w:t>
      </w:r>
      <w:r w:rsidRPr="00975E62">
        <w:t xml:space="preserve"> and is available for the </w:t>
      </w:r>
      <w:r w:rsidR="00373A14">
        <w:t>developer</w:t>
      </w:r>
      <w:r w:rsidR="00373A14" w:rsidRPr="00975E62">
        <w:t xml:space="preserve"> </w:t>
      </w:r>
      <w:r w:rsidRPr="00975E62">
        <w:t xml:space="preserve">to interact and analyze, reaching </w:t>
      </w:r>
      <w:r w:rsidR="00373A14">
        <w:t>events and causes</w:t>
      </w:r>
      <w:r w:rsidRPr="00975E62">
        <w:t xml:space="preserve"> about how events occurred during the game</w:t>
      </w:r>
      <w:r w:rsidR="00253E77">
        <w:t>,</w:t>
      </w:r>
      <w:r w:rsidRPr="00975E62">
        <w:t xml:space="preserve"> and </w:t>
      </w:r>
      <w:r w:rsidR="00B92B25">
        <w:t xml:space="preserve">how they influenced </w:t>
      </w:r>
      <w:r w:rsidR="000B5943">
        <w:t>other events</w:t>
      </w:r>
      <w:r w:rsidRPr="00975E62">
        <w:t xml:space="preserve">. </w:t>
      </w:r>
      <w:r w:rsidR="00B92B25">
        <w:t>It is also possible to</w:t>
      </w:r>
      <w:r w:rsidRPr="00975E62">
        <w:t xml:space="preserve"> manipulate the graph by omitting facts and collapsing chains of action for a better understanding and visualiz</w:t>
      </w:r>
      <w:r w:rsidRPr="00975E62">
        <w:t>a</w:t>
      </w:r>
      <w:r w:rsidRPr="00975E62">
        <w:t xml:space="preserve">tion </w:t>
      </w:r>
      <w:r w:rsidR="002B3614">
        <w:t>experience</w:t>
      </w:r>
      <w:r w:rsidRPr="00975E62">
        <w:t xml:space="preserve">. No information is lost in this process, so the </w:t>
      </w:r>
      <w:r w:rsidR="000B5943">
        <w:t>user</w:t>
      </w:r>
      <w:r w:rsidR="000B5943" w:rsidRPr="00975E62">
        <w:t xml:space="preserve"> </w:t>
      </w:r>
      <w:r w:rsidRPr="00975E62">
        <w:t xml:space="preserve">can undo </w:t>
      </w:r>
      <w:r w:rsidR="000B5943">
        <w:t xml:space="preserve">any </w:t>
      </w:r>
      <w:r w:rsidRPr="00975E62">
        <w:t>changes made during analysis.</w:t>
      </w:r>
    </w:p>
    <w:p w:rsidR="0087428D" w:rsidRDefault="000E24BD" w:rsidP="0087428D">
      <w:r>
        <w:fldChar w:fldCharType="begin"/>
      </w:r>
      <w:r w:rsidR="00373A14">
        <w:instrText xml:space="preserve"> REF _Ref356558255 \h </w:instrText>
      </w:r>
      <w:r>
        <w:fldChar w:fldCharType="separate"/>
      </w:r>
      <w:proofErr w:type="gramStart"/>
      <w:r w:rsidR="00C70D7F">
        <w:rPr>
          <w:b/>
        </w:rPr>
        <w:t xml:space="preserve">Fig. </w:t>
      </w:r>
      <w:r w:rsidR="00C70D7F" w:rsidRPr="00C70D7F">
        <w:rPr>
          <w:b/>
          <w:noProof/>
        </w:rPr>
        <w:t>2</w:t>
      </w:r>
      <w:r>
        <w:fldChar w:fldCharType="end"/>
      </w:r>
      <w:r w:rsidR="00373A14" w:rsidRPr="00975E62">
        <w:t>.</w:t>
      </w:r>
      <w:proofErr w:type="gramEnd"/>
      <w:r w:rsidR="00373A14">
        <w:t xml:space="preserve"> </w:t>
      </w:r>
      <w:proofErr w:type="gramStart"/>
      <w:r w:rsidR="00373A14">
        <w:t>illustrates</w:t>
      </w:r>
      <w:proofErr w:type="gramEnd"/>
      <w:r w:rsidR="00373A14">
        <w:t xml:space="preserve"> a</w:t>
      </w:r>
      <w:r w:rsidR="00B34235" w:rsidRPr="00975E62">
        <w:t xml:space="preserve"> small example of a generated provenance graph</w:t>
      </w:r>
      <w:r w:rsidR="00373A14">
        <w:t>.</w:t>
      </w:r>
      <w:r w:rsidR="00BD050F">
        <w:t xml:space="preserve"> </w:t>
      </w:r>
      <w:r w:rsidR="00B34235" w:rsidRPr="00975E62">
        <w:t xml:space="preserve">Following the provenance notation specification, each </w:t>
      </w:r>
      <w:r w:rsidR="00D81246">
        <w:t>vertex</w:t>
      </w:r>
      <w:r w:rsidR="00D81246" w:rsidRPr="00975E62">
        <w:t xml:space="preserve"> </w:t>
      </w:r>
      <w:r w:rsidR="00B34235" w:rsidRPr="00975E62">
        <w:t xml:space="preserve">shape </w:t>
      </w:r>
      <w:r w:rsidR="00373A14">
        <w:t>of the example</w:t>
      </w:r>
      <w:r w:rsidR="00CE319B">
        <w:t xml:space="preserve"> </w:t>
      </w:r>
      <w:r w:rsidR="00B34235" w:rsidRPr="00975E62">
        <w:t xml:space="preserve">is related to its type. Square </w:t>
      </w:r>
      <w:r w:rsidR="00D81246">
        <w:t>vertex</w:t>
      </w:r>
      <w:r w:rsidR="00D81246" w:rsidRPr="00975E62">
        <w:t xml:space="preserve"> </w:t>
      </w:r>
      <w:r w:rsidR="00B34235" w:rsidRPr="00975E62">
        <w:t>represent</w:t>
      </w:r>
      <w:r w:rsidR="00D81246">
        <w:t>s</w:t>
      </w:r>
      <w:r w:rsidR="00B34235" w:rsidRPr="00975E62">
        <w:t xml:space="preserve"> </w:t>
      </w:r>
      <w:r w:rsidR="00D81246">
        <w:rPr>
          <w:i/>
        </w:rPr>
        <w:t>activities</w:t>
      </w:r>
      <w:r w:rsidR="00B34235" w:rsidRPr="00975E62">
        <w:t xml:space="preserve">, circles </w:t>
      </w:r>
      <w:r w:rsidR="0016394D">
        <w:t xml:space="preserve">represent </w:t>
      </w:r>
      <w:r w:rsidR="00D81246">
        <w:rPr>
          <w:i/>
        </w:rPr>
        <w:t>entities</w:t>
      </w:r>
      <w:r w:rsidR="00D81246" w:rsidRPr="00975E62">
        <w:t xml:space="preserve"> </w:t>
      </w:r>
      <w:r w:rsidR="00B34235" w:rsidRPr="00975E62">
        <w:t>and octagon</w:t>
      </w:r>
      <w:r w:rsidR="0016394D">
        <w:t>s</w:t>
      </w:r>
      <w:r w:rsidR="00B34235" w:rsidRPr="00975E62">
        <w:t xml:space="preserve"> repr</w:t>
      </w:r>
      <w:r w:rsidR="00B34235" w:rsidRPr="00975E62">
        <w:t>e</w:t>
      </w:r>
      <w:r w:rsidR="00B34235" w:rsidRPr="00975E62">
        <w:t xml:space="preserve">sent </w:t>
      </w:r>
      <w:r w:rsidR="00B34235" w:rsidRPr="00975E62">
        <w:rPr>
          <w:i/>
        </w:rPr>
        <w:t>agent</w:t>
      </w:r>
      <w:r w:rsidR="0016394D">
        <w:rPr>
          <w:i/>
        </w:rPr>
        <w:t>s</w:t>
      </w:r>
      <w:r w:rsidR="00B34235" w:rsidRPr="00975E62">
        <w:t xml:space="preserve">. The edges in the provenance graph represent relationships between </w:t>
      </w:r>
      <w:r w:rsidR="00D81246">
        <w:t>vert</w:t>
      </w:r>
      <w:r w:rsidR="00D81246">
        <w:t>i</w:t>
      </w:r>
      <w:r w:rsidR="00D81246">
        <w:t>ces</w:t>
      </w:r>
      <w:r w:rsidR="00B34235" w:rsidRPr="00975E62">
        <w:t xml:space="preserve">, which can be </w:t>
      </w:r>
      <w:r w:rsidR="00B34235" w:rsidRPr="00975E62">
        <w:rPr>
          <w:i/>
        </w:rPr>
        <w:t>agents</w:t>
      </w:r>
      <w:r w:rsidR="00B34235" w:rsidRPr="00975E62">
        <w:t xml:space="preserve">, </w:t>
      </w:r>
      <w:r w:rsidR="00D81246">
        <w:rPr>
          <w:i/>
        </w:rPr>
        <w:t>entities</w:t>
      </w:r>
      <w:r w:rsidR="00D81246" w:rsidRPr="00975E62">
        <w:t xml:space="preserve"> </w:t>
      </w:r>
      <w:r w:rsidR="00B34235" w:rsidRPr="00975E62">
        <w:t xml:space="preserve">or </w:t>
      </w:r>
      <w:r w:rsidR="00D81246">
        <w:rPr>
          <w:i/>
        </w:rPr>
        <w:t>activities</w:t>
      </w:r>
      <w:r w:rsidR="00B34235" w:rsidRPr="00975E62">
        <w:t xml:space="preserve">. As such, </w:t>
      </w:r>
      <w:r w:rsidR="00D81246">
        <w:rPr>
          <w:i/>
        </w:rPr>
        <w:t>activities</w:t>
      </w:r>
      <w:r w:rsidR="00D81246" w:rsidRPr="00975E62">
        <w:t xml:space="preserve"> </w:t>
      </w:r>
      <w:r w:rsidR="00D81246">
        <w:t>vertices</w:t>
      </w:r>
      <w:r w:rsidR="00D81246" w:rsidRPr="00975E62">
        <w:t xml:space="preserve"> </w:t>
      </w:r>
      <w:r w:rsidR="00B34235" w:rsidRPr="00975E62">
        <w:t>can be pos</w:t>
      </w:r>
      <w:r w:rsidR="00B34235" w:rsidRPr="00975E62">
        <w:t>i</w:t>
      </w:r>
      <w:r w:rsidR="00B34235" w:rsidRPr="00975E62">
        <w:t xml:space="preserve">tively or negatively </w:t>
      </w:r>
      <w:r w:rsidR="00287E67" w:rsidRPr="00975E62">
        <w:t xml:space="preserve">influenced </w:t>
      </w:r>
      <w:r w:rsidR="00B34235" w:rsidRPr="00975E62">
        <w:t xml:space="preserve">by other </w:t>
      </w:r>
      <w:r w:rsidR="00D81246">
        <w:rPr>
          <w:i/>
        </w:rPr>
        <w:t>activities</w:t>
      </w:r>
      <w:r w:rsidR="00D81246" w:rsidRPr="00975E62">
        <w:t xml:space="preserve"> </w:t>
      </w:r>
      <w:r w:rsidR="00B34235" w:rsidRPr="00975E62">
        <w:t xml:space="preserve">and have relationships with </w:t>
      </w:r>
      <w:r w:rsidR="00D81246">
        <w:rPr>
          <w:i/>
        </w:rPr>
        <w:t>entities</w:t>
      </w:r>
      <w:r w:rsidR="00D81246" w:rsidRPr="00975E62">
        <w:t xml:space="preserve"> </w:t>
      </w:r>
      <w:r w:rsidR="00B34235" w:rsidRPr="00975E62">
        <w:t xml:space="preserve">and </w:t>
      </w:r>
      <w:r w:rsidR="00B34235" w:rsidRPr="00975E62">
        <w:rPr>
          <w:i/>
        </w:rPr>
        <w:t>agents</w:t>
      </w:r>
      <w:r w:rsidR="00B34235" w:rsidRPr="00975E62">
        <w:t>. The context of such relationships may vary according to the type of rel</w:t>
      </w:r>
      <w:r w:rsidR="00B34235" w:rsidRPr="00975E62">
        <w:t>a</w:t>
      </w:r>
      <w:r w:rsidR="00B34235" w:rsidRPr="00975E62">
        <w:t xml:space="preserve">tion between </w:t>
      </w:r>
      <w:r w:rsidR="00D81246">
        <w:t>vertices</w:t>
      </w:r>
      <w:r w:rsidR="00B34235" w:rsidRPr="00975E62">
        <w:t xml:space="preserve">. </w:t>
      </w:r>
    </w:p>
    <w:p w:rsidR="00700221" w:rsidRDefault="002E0DDC" w:rsidP="00700221">
      <w:proofErr w:type="spellStart"/>
      <w:r w:rsidRPr="00E715DC">
        <w:rPr>
          <w:i/>
        </w:rPr>
        <w:t>Pro</w:t>
      </w:r>
      <w:r>
        <w:rPr>
          <w:i/>
        </w:rPr>
        <w:t>v</w:t>
      </w:r>
      <w:proofErr w:type="spellEnd"/>
      <w:r w:rsidRPr="00E715DC">
        <w:rPr>
          <w:i/>
        </w:rPr>
        <w:t xml:space="preserve"> </w:t>
      </w:r>
      <w:r w:rsidR="00B34235" w:rsidRPr="00E715DC">
        <w:rPr>
          <w:i/>
        </w:rPr>
        <w:t>Viewer</w:t>
      </w:r>
      <w:r w:rsidR="00B34235" w:rsidRPr="00975E62">
        <w:t xml:space="preserve"> has other features besides </w:t>
      </w:r>
      <w:r w:rsidR="00D81246">
        <w:t>vertex</w:t>
      </w:r>
      <w:r w:rsidR="00D81246" w:rsidRPr="00975E62">
        <w:t xml:space="preserve"> </w:t>
      </w:r>
      <w:r w:rsidR="00B34235" w:rsidRPr="00975E62">
        <w:t xml:space="preserve">shape by type. It uses shapes and colors to distinguish displayed information and provides </w:t>
      </w:r>
      <w:r w:rsidR="00346860" w:rsidRPr="00975E62">
        <w:t>t</w:t>
      </w:r>
      <w:r w:rsidR="00346860">
        <w:t>wo</w:t>
      </w:r>
      <w:r w:rsidR="00346860" w:rsidRPr="00975E62">
        <w:t xml:space="preserve"> </w:t>
      </w:r>
      <w:r w:rsidR="00B34235" w:rsidRPr="00975E62">
        <w:t xml:space="preserve">types of filters: </w:t>
      </w:r>
      <w:r w:rsidR="00D81246">
        <w:t>vertex</w:t>
      </w:r>
      <w:r w:rsidR="00346860">
        <w:t xml:space="preserve"> and</w:t>
      </w:r>
      <w:r w:rsidR="00B34235" w:rsidRPr="00975E62">
        <w:t xml:space="preserve"> edge filter. As previously noted, </w:t>
      </w:r>
      <w:r w:rsidR="00D81246">
        <w:t>vertices</w:t>
      </w:r>
      <w:r w:rsidR="00D81246" w:rsidRPr="00975E62">
        <w:t xml:space="preserve"> </w:t>
      </w:r>
      <w:r w:rsidR="00B34235" w:rsidRPr="00975E62">
        <w:t xml:space="preserve">have different shapes according to their types. However, it is also possible to differentiate </w:t>
      </w:r>
      <w:r w:rsidR="00373A14">
        <w:t>one</w:t>
      </w:r>
      <w:r w:rsidR="00B34235" w:rsidRPr="00975E62">
        <w:t xml:space="preserve"> </w:t>
      </w:r>
      <w:r w:rsidR="00D81246">
        <w:t>vertex</w:t>
      </w:r>
      <w:r w:rsidR="00D81246" w:rsidRPr="00975E62">
        <w:t xml:space="preserve"> </w:t>
      </w:r>
      <w:r w:rsidR="00B34235" w:rsidRPr="00975E62">
        <w:t>from another with di</w:t>
      </w:r>
      <w:r w:rsidR="00B34235" w:rsidRPr="00975E62">
        <w:t>f</w:t>
      </w:r>
      <w:r w:rsidR="00B34235" w:rsidRPr="00975E62">
        <w:lastRenderedPageBreak/>
        <w:t xml:space="preserve">ferent borders and colors. As an example, </w:t>
      </w:r>
      <w:r w:rsidR="00D81246">
        <w:rPr>
          <w:i/>
        </w:rPr>
        <w:t>activities</w:t>
      </w:r>
      <w:r w:rsidR="00D81246" w:rsidRPr="00975E62">
        <w:t xml:space="preserve"> </w:t>
      </w:r>
      <w:r w:rsidR="00B34235" w:rsidRPr="00975E62">
        <w:t xml:space="preserve">that </w:t>
      </w:r>
      <w:r w:rsidR="00C56869">
        <w:t>do</w:t>
      </w:r>
      <w:r w:rsidR="00C56869" w:rsidRPr="00975E62">
        <w:t xml:space="preserve"> </w:t>
      </w:r>
      <w:r w:rsidR="00B34235" w:rsidRPr="00975E62">
        <w:t xml:space="preserve">not interact with other </w:t>
      </w:r>
      <w:r w:rsidR="00D81246">
        <w:rPr>
          <w:i/>
        </w:rPr>
        <w:t>activities</w:t>
      </w:r>
      <w:r w:rsidR="00D81246" w:rsidRPr="00975E62">
        <w:t xml:space="preserve"> </w:t>
      </w:r>
      <w:r w:rsidR="00700221">
        <w:t>are</w:t>
      </w:r>
      <w:r w:rsidR="00B34235" w:rsidRPr="00975E62">
        <w:t xml:space="preserve"> dotted, as illustrated in</w:t>
      </w:r>
      <w:r w:rsidR="00016BD2">
        <w:t xml:space="preserve"> the upper right corner of</w:t>
      </w:r>
      <w:r w:rsidR="00B34235" w:rsidRPr="00975E62">
        <w:t xml:space="preserve"> </w:t>
      </w:r>
      <w:r w:rsidR="000E24BD">
        <w:fldChar w:fldCharType="begin"/>
      </w:r>
      <w:r w:rsidR="00016BD2">
        <w:instrText xml:space="preserve"> REF _Ref356558255 \h </w:instrText>
      </w:r>
      <w:r w:rsidR="000E24BD">
        <w:fldChar w:fldCharType="separate"/>
      </w:r>
      <w:r w:rsidR="00C70D7F">
        <w:rPr>
          <w:b/>
        </w:rPr>
        <w:t xml:space="preserve">Fig. </w:t>
      </w:r>
      <w:r w:rsidR="00C70D7F" w:rsidRPr="00C70D7F">
        <w:rPr>
          <w:b/>
          <w:noProof/>
        </w:rPr>
        <w:t>2</w:t>
      </w:r>
      <w:r w:rsidR="000E24BD">
        <w:fldChar w:fldCharType="end"/>
      </w:r>
      <w:r w:rsidR="00B34235" w:rsidRPr="00975E62">
        <w:t xml:space="preserve">. </w:t>
      </w:r>
    </w:p>
    <w:p w:rsidR="00B34235" w:rsidRDefault="00700221" w:rsidP="00700221">
      <w:r>
        <w:t>D</w:t>
      </w:r>
      <w:r w:rsidRPr="0096178A">
        <w:t xml:space="preserve">ifferent formats </w:t>
      </w:r>
      <w:r>
        <w:t xml:space="preserve">can also be used </w:t>
      </w:r>
      <w:r w:rsidRPr="0096178A">
        <w:t>for edges</w:t>
      </w:r>
      <w:r>
        <w:t>, as well as colors</w:t>
      </w:r>
      <w:r w:rsidRPr="0096178A">
        <w:t xml:space="preserve">. The thickness </w:t>
      </w:r>
      <w:r w:rsidR="00C56869">
        <w:t>shows</w:t>
      </w:r>
      <w:r w:rsidR="00346860">
        <w:t xml:space="preserve"> </w:t>
      </w:r>
      <w:r w:rsidRPr="0096178A">
        <w:t xml:space="preserve">as how strong the relationship is. </w:t>
      </w:r>
      <w:r w:rsidR="005A6FD9">
        <w:t>A thin</w:t>
      </w:r>
      <w:r w:rsidRPr="0096178A">
        <w:t xml:space="preserve"> edge represents a low influence on the </w:t>
      </w:r>
      <w:r>
        <w:rPr>
          <w:i/>
        </w:rPr>
        <w:t>activity</w:t>
      </w:r>
      <w:r w:rsidRPr="0096178A">
        <w:t xml:space="preserve">. </w:t>
      </w:r>
      <w:r w:rsidR="005A6FD9">
        <w:t>On the other hand, the higher the influence</w:t>
      </w:r>
      <w:r w:rsidR="00346860">
        <w:t xml:space="preserve"> </w:t>
      </w:r>
      <w:proofErr w:type="gramStart"/>
      <w:r w:rsidR="00346860">
        <w:t>is</w:t>
      </w:r>
      <w:r w:rsidR="005A6FD9">
        <w:t>,</w:t>
      </w:r>
      <w:proofErr w:type="gramEnd"/>
      <w:r w:rsidR="005A6FD9">
        <w:t xml:space="preserve"> the ticker the edge</w:t>
      </w:r>
      <w:r w:rsidRPr="0096178A">
        <w:t xml:space="preserve">. </w:t>
      </w:r>
      <w:r>
        <w:t>This fe</w:t>
      </w:r>
      <w:r>
        <w:t>a</w:t>
      </w:r>
      <w:r>
        <w:t>ture can be used to quickly identify strong influences in the graph just by looking at the edge’s thickness. The edge’s color is used</w:t>
      </w:r>
      <w:r w:rsidRPr="0096178A">
        <w:t xml:space="preserve"> to represent the type of relationship</w:t>
      </w:r>
      <w:r>
        <w:t xml:space="preserve">, which can be any of these </w:t>
      </w:r>
      <w:r w:rsidRPr="0096178A">
        <w:t>three types: positive, which indicates a beneficial relation; negative, which is a prejudicial relation; and neutral, which is neither beneficial nor prejudicial. For each type of relationship (positive, negative, and ne</w:t>
      </w:r>
      <w:r w:rsidRPr="00FD0A60">
        <w:t>utral)</w:t>
      </w:r>
      <w:r w:rsidR="004309E8">
        <w:t>,</w:t>
      </w:r>
      <w:r w:rsidRPr="00FD0A60">
        <w:t xml:space="preserve"> a different color is used. Green is used for positive influences, red for negative, and black for neutral. </w:t>
      </w:r>
      <w:r w:rsidR="006B7F21">
        <w:t xml:space="preserve">Lastly, dashed edges represent edges without values, which are association edges </w:t>
      </w:r>
      <w:r w:rsidR="00EB3AE8">
        <w:t>such as</w:t>
      </w:r>
      <w:r w:rsidR="006B7F21">
        <w:t xml:space="preserve"> the edges binding activities to an agent.</w:t>
      </w:r>
      <w:r w:rsidRPr="00FD0A60">
        <w:t xml:space="preserve"> </w:t>
      </w:r>
      <w:r w:rsidR="00B34235" w:rsidRPr="00975E62">
        <w:t xml:space="preserve">These edge types are </w:t>
      </w:r>
      <w:r w:rsidR="00016BD2">
        <w:t xml:space="preserve">also </w:t>
      </w:r>
      <w:r w:rsidR="00B34235" w:rsidRPr="00975E62">
        <w:t>illu</w:t>
      </w:r>
      <w:r w:rsidR="00B34235" w:rsidRPr="00975E62">
        <w:t>s</w:t>
      </w:r>
      <w:r w:rsidR="00B34235" w:rsidRPr="00975E62">
        <w:t xml:space="preserve">trated </w:t>
      </w:r>
      <w:r w:rsidR="00BF7010">
        <w:t>in</w:t>
      </w:r>
      <w:r w:rsidR="00BF7010" w:rsidRPr="00975E62">
        <w:t xml:space="preserve"> </w:t>
      </w:r>
      <w:r w:rsidR="000E24BD">
        <w:fldChar w:fldCharType="begin"/>
      </w:r>
      <w:r w:rsidR="00016BD2">
        <w:instrText xml:space="preserve"> REF _Ref356558255 \h </w:instrText>
      </w:r>
      <w:r w:rsidR="000E24BD">
        <w:fldChar w:fldCharType="separate"/>
      </w:r>
      <w:r w:rsidR="00C70D7F">
        <w:rPr>
          <w:b/>
        </w:rPr>
        <w:t xml:space="preserve">Fig. </w:t>
      </w:r>
      <w:r w:rsidR="00C70D7F" w:rsidRPr="00C70D7F">
        <w:rPr>
          <w:b/>
          <w:noProof/>
        </w:rPr>
        <w:t>2</w:t>
      </w:r>
      <w:r w:rsidR="000E24BD">
        <w:fldChar w:fldCharType="end"/>
      </w:r>
      <w:r>
        <w:t xml:space="preserve">, where </w:t>
      </w:r>
      <w:r w:rsidRPr="00FD0A60">
        <w:t>neutral edges are dashed to emphasize their lack of importance</w:t>
      </w:r>
      <w:r>
        <w:t>.</w:t>
      </w:r>
    </w:p>
    <w:p w:rsidR="0087428D" w:rsidRPr="00975E62" w:rsidRDefault="001049ED" w:rsidP="00C90A9E">
      <w:pPr>
        <w:framePr w:hSpace="187" w:wrap="around" w:hAnchor="text" w:yAlign="top"/>
        <w:spacing w:after="120"/>
        <w:ind w:firstLine="0"/>
        <w:jc w:val="center"/>
      </w:pPr>
      <w:r>
        <w:rPr>
          <w:noProof/>
          <w:lang w:eastAsia="en-US"/>
        </w:rPr>
        <w:drawing>
          <wp:inline distT="0" distB="0" distL="0" distR="0">
            <wp:extent cx="3438525" cy="1533525"/>
            <wp:effectExtent l="19050" t="0" r="9525"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srcRect/>
                    <a:stretch>
                      <a:fillRect/>
                    </a:stretch>
                  </pic:blipFill>
                  <pic:spPr bwMode="auto">
                    <a:xfrm>
                      <a:off x="0" y="0"/>
                      <a:ext cx="3438525" cy="1533525"/>
                    </a:xfrm>
                    <a:prstGeom prst="rect">
                      <a:avLst/>
                    </a:prstGeom>
                    <a:noFill/>
                    <a:ln w="9525">
                      <a:noFill/>
                      <a:miter lim="800000"/>
                      <a:headEnd/>
                      <a:tailEnd/>
                    </a:ln>
                  </pic:spPr>
                </pic:pic>
              </a:graphicData>
            </a:graphic>
          </wp:inline>
        </w:drawing>
      </w:r>
    </w:p>
    <w:p w:rsidR="0087428D" w:rsidRDefault="0087428D" w:rsidP="0087428D">
      <w:pPr>
        <w:pStyle w:val="figurecaption0"/>
        <w:framePr w:hSpace="187" w:wrap="around" w:hAnchor="text" w:yAlign="top"/>
      </w:pPr>
      <w:bookmarkStart w:id="178" w:name="_Ref356558255"/>
      <w:proofErr w:type="gramStart"/>
      <w:r>
        <w:rPr>
          <w:b/>
        </w:rPr>
        <w:t>Fig.</w:t>
      </w:r>
      <w:proofErr w:type="gramEnd"/>
      <w:r>
        <w:rPr>
          <w:b/>
        </w:rPr>
        <w:t xml:space="preserve"> </w:t>
      </w:r>
      <w:fldSimple w:instr=" SEQ &quot;Figure&quot; \* MERGEFORMAT ">
        <w:r w:rsidR="00C70D7F" w:rsidRPr="00C70D7F">
          <w:rPr>
            <w:b/>
            <w:noProof/>
          </w:rPr>
          <w:t>2</w:t>
        </w:r>
      </w:fldSimple>
      <w:bookmarkEnd w:id="178"/>
      <w:r>
        <w:rPr>
          <w:b/>
        </w:rPr>
        <w:t>.</w:t>
      </w:r>
      <w:r>
        <w:t xml:space="preserve"> </w:t>
      </w:r>
      <w:proofErr w:type="gramStart"/>
      <w:r w:rsidRPr="001B2D5E">
        <w:t>Example</w:t>
      </w:r>
      <w:r w:rsidRPr="008074E8">
        <w:t xml:space="preserve"> of a generated provenance graph.</w:t>
      </w:r>
      <w:proofErr w:type="gramEnd"/>
    </w:p>
    <w:p w:rsidR="009722CD" w:rsidRDefault="00B34235" w:rsidP="00C90A9E">
      <w:r w:rsidRPr="00975E62">
        <w:t xml:space="preserve">In order to better analyze graph data, the </w:t>
      </w:r>
      <w:r w:rsidR="00D81246">
        <w:t>vertex</w:t>
      </w:r>
      <w:r w:rsidR="00D81246" w:rsidRPr="00975E62">
        <w:t xml:space="preserve"> </w:t>
      </w:r>
      <w:r w:rsidRPr="00975E62">
        <w:t>filter feature is also available. Since the graph is ge</w:t>
      </w:r>
      <w:r w:rsidR="00666BA7">
        <w:t>nerated from collected game data</w:t>
      </w:r>
      <w:r w:rsidRPr="00975E62">
        <w:t xml:space="preserve">, not all collected information is relevant for every type of analysis. Thus, the provenance graph might contain actions that did not provoke any significant change. These elements act as noise and can be omitted during analysis. </w:t>
      </w:r>
      <w:commentRangeStart w:id="179"/>
      <w:r w:rsidRPr="00975E62">
        <w:t xml:space="preserve">To do </w:t>
      </w:r>
      <w:r w:rsidR="003D1C88">
        <w:t>so</w:t>
      </w:r>
      <w:r w:rsidRPr="00975E62">
        <w:t xml:space="preserve">, it is possible to collapse </w:t>
      </w:r>
      <w:r w:rsidR="00D81246">
        <w:t>vertices</w:t>
      </w:r>
      <w:r w:rsidR="00D81246" w:rsidRPr="00975E62">
        <w:t xml:space="preserve"> </w:t>
      </w:r>
      <w:r w:rsidRPr="00975E62">
        <w:t xml:space="preserve">in order to reduce the graph size by changing the information display scale, grouping nearby </w:t>
      </w:r>
      <w:r w:rsidR="00D81246">
        <w:t>vertices</w:t>
      </w:r>
      <w:r w:rsidR="00D81246" w:rsidRPr="00975E62">
        <w:t xml:space="preserve"> </w:t>
      </w:r>
      <w:r w:rsidRPr="00975E62">
        <w:t xml:space="preserve">together and thus changing the graph granularity. </w:t>
      </w:r>
      <w:commentRangeEnd w:id="179"/>
      <w:r w:rsidR="003D1C88">
        <w:rPr>
          <w:rStyle w:val="CommentReference"/>
        </w:rPr>
        <w:commentReference w:id="179"/>
      </w:r>
      <w:r w:rsidRPr="00975E62">
        <w:t xml:space="preserve">Another usage of collapse is to group </w:t>
      </w:r>
      <w:r w:rsidR="00D81246">
        <w:rPr>
          <w:i/>
        </w:rPr>
        <w:t>activities</w:t>
      </w:r>
      <w:r w:rsidR="00D81246" w:rsidRPr="00975E62">
        <w:t xml:space="preserve"> </w:t>
      </w:r>
      <w:r w:rsidRPr="00975E62">
        <w:t xml:space="preserve">from the same </w:t>
      </w:r>
      <w:r w:rsidRPr="00975E62">
        <w:rPr>
          <w:i/>
        </w:rPr>
        <w:t>agent</w:t>
      </w:r>
      <w:r w:rsidRPr="00975E62">
        <w:t xml:space="preserve">, </w:t>
      </w:r>
      <w:r w:rsidR="00666BA7">
        <w:t>improving visibility of</w:t>
      </w:r>
      <w:r w:rsidRPr="00975E62">
        <w:t xml:space="preserve"> all influences and chan</w:t>
      </w:r>
      <w:r w:rsidRPr="00975E62">
        <w:t>g</w:t>
      </w:r>
      <w:r w:rsidRPr="00975E62">
        <w:t xml:space="preserve">es that the </w:t>
      </w:r>
      <w:r w:rsidRPr="00975E62">
        <w:rPr>
          <w:i/>
        </w:rPr>
        <w:t>agent</w:t>
      </w:r>
      <w:r w:rsidRPr="00975E62">
        <w:t xml:space="preserve"> did throughout the game. </w:t>
      </w:r>
      <w:r w:rsidR="00AD4635">
        <w:t>S</w:t>
      </w:r>
      <w:r w:rsidR="00016BD2">
        <w:t>imilar edges that have the same target are also grouped</w:t>
      </w:r>
      <w:r w:rsidR="00AD4635">
        <w:t xml:space="preserve"> together when collapsing vertices</w:t>
      </w:r>
      <w:r w:rsidR="00016BD2">
        <w:t xml:space="preserve">, as shown </w:t>
      </w:r>
      <w:r w:rsidR="00495491">
        <w:t xml:space="preserve">in </w:t>
      </w:r>
      <w:r w:rsidR="000E24BD">
        <w:fldChar w:fldCharType="begin"/>
      </w:r>
      <w:r w:rsidR="00AD4635">
        <w:instrText xml:space="preserve"> REF _Ref357178673 \h </w:instrText>
      </w:r>
      <w:r w:rsidR="000E24BD">
        <w:fldChar w:fldCharType="separate"/>
      </w:r>
      <w:ins w:id="180" w:author="Kohwalter" w:date="2013-08-26T18:36:00Z">
        <w:r w:rsidR="00C70D7F">
          <w:rPr>
            <w:b/>
          </w:rPr>
          <w:t xml:space="preserve">Fig. </w:t>
        </w:r>
      </w:ins>
      <w:r w:rsidR="00C70D7F" w:rsidRPr="00C70D7F">
        <w:rPr>
          <w:b/>
          <w:noProof/>
        </w:rPr>
        <w:t>3</w:t>
      </w:r>
      <w:r w:rsidR="000E24BD">
        <w:fldChar w:fldCharType="end"/>
      </w:r>
      <w:r w:rsidR="00016BD2">
        <w:t>.</w:t>
      </w:r>
      <w:r w:rsidR="00BC4AB5">
        <w:t xml:space="preserve"> The collapsed edge’s information is calculated by the sum or average </w:t>
      </w:r>
      <w:r w:rsidR="00F9446D">
        <w:t xml:space="preserve">(depending on the edge type) </w:t>
      </w:r>
      <w:r w:rsidR="00BC4AB5">
        <w:t>of the values from the collapsed edges.</w:t>
      </w:r>
      <w:r w:rsidR="00016BD2">
        <w:t xml:space="preserve"> </w:t>
      </w:r>
      <w:r w:rsidR="00A86F49">
        <w:t>For example, edges representing expenses uses sum, while edges representing aid</w:t>
      </w:r>
      <w:r w:rsidR="00E251E8">
        <w:t xml:space="preserve"> modifiers (in percentage)</w:t>
      </w:r>
      <w:r w:rsidR="00A86F49">
        <w:t xml:space="preserve"> uses average. </w:t>
      </w:r>
      <w:r w:rsidRPr="00975E62">
        <w:t>A</w:t>
      </w:r>
      <w:r w:rsidRPr="00975E62">
        <w:t>n</w:t>
      </w:r>
      <w:r w:rsidRPr="00975E62">
        <w:t xml:space="preserve">other type of filter present </w:t>
      </w:r>
      <w:r w:rsidR="004854B7">
        <w:t xml:space="preserve">in </w:t>
      </w:r>
      <w:proofErr w:type="spellStart"/>
      <w:r w:rsidR="002E0DDC">
        <w:rPr>
          <w:i/>
        </w:rPr>
        <w:t>Prov</w:t>
      </w:r>
      <w:proofErr w:type="spellEnd"/>
      <w:r w:rsidR="002E0DDC">
        <w:rPr>
          <w:i/>
        </w:rPr>
        <w:t xml:space="preserve"> </w:t>
      </w:r>
      <w:r w:rsidR="004854B7">
        <w:rPr>
          <w:i/>
        </w:rPr>
        <w:t xml:space="preserve">Viewer </w:t>
      </w:r>
      <w:r w:rsidRPr="00975E62">
        <w:t>is the edge filter</w:t>
      </w:r>
      <w:r w:rsidR="00D81246">
        <w:t>, which</w:t>
      </w:r>
      <w:r w:rsidRPr="00975E62">
        <w:t xml:space="preserve"> filter</w:t>
      </w:r>
      <w:r w:rsidR="00D81246">
        <w:t>s</w:t>
      </w:r>
      <w:r w:rsidRPr="00975E62">
        <w:t xml:space="preserve"> edges by context and by the type of relationship.</w:t>
      </w:r>
    </w:p>
    <w:p w:rsidR="00B34235" w:rsidRDefault="00B34235" w:rsidP="001B2D5E">
      <w:r w:rsidRPr="00975E62">
        <w:t xml:space="preserve">The last </w:t>
      </w:r>
      <w:r w:rsidR="002B3614">
        <w:t>feature</w:t>
      </w:r>
      <w:r w:rsidRPr="00975E62">
        <w:t xml:space="preserve"> present is the </w:t>
      </w:r>
      <w:r w:rsidR="002B3614">
        <w:t xml:space="preserve">attribute </w:t>
      </w:r>
      <w:r w:rsidRPr="00975E62">
        <w:t>status</w:t>
      </w:r>
      <w:r w:rsidR="002B3614">
        <w:t xml:space="preserve"> display</w:t>
      </w:r>
      <w:r w:rsidRPr="00975E62">
        <w:t xml:space="preserve">. When selecting the desired attribute, all </w:t>
      </w:r>
      <w:r w:rsidR="00D81246">
        <w:t>vertices</w:t>
      </w:r>
      <w:r w:rsidR="00D81246" w:rsidRPr="00975E62">
        <w:t xml:space="preserve"> </w:t>
      </w:r>
      <w:r w:rsidRPr="00975E62">
        <w:t xml:space="preserve">with the specified status have their colors changed according to their respective values. It uses the traffic light scale </w:t>
      </w:r>
      <w:r w:rsidR="000E24BD" w:rsidRPr="00975E62">
        <w:fldChar w:fldCharType="begin"/>
      </w:r>
      <w:r w:rsidR="00BC0CC2">
        <w:instrText xml:space="preserve"> ADDIN ZOTERO_ITEM CSL_CITATION {"citationID":"1io2lg2n20","properties":{"formattedCitation":"[</w:instrText>
      </w:r>
      <w:del w:id="181" w:author="Kohwalter" w:date="2013-08-26T18:36:00Z">
        <w:r w:rsidR="006B7F21">
          <w:delInstrText>19</w:delInstrText>
        </w:r>
      </w:del>
      <w:ins w:id="182" w:author="Kohwalter" w:date="2013-08-26T18:36:00Z">
        <w:r w:rsidR="00BC0CC2">
          <w:instrText>16</w:instrText>
        </w:r>
      </w:ins>
      <w:r w:rsidR="00BC0CC2">
        <w:instrText>]","plainCitation":"[</w:instrText>
      </w:r>
      <w:del w:id="183" w:author="Kohwalter" w:date="2013-08-26T18:36:00Z">
        <w:r w:rsidR="006B7F21">
          <w:delInstrText>19</w:delInstrText>
        </w:r>
      </w:del>
      <w:ins w:id="184" w:author="Kohwalter" w:date="2013-08-26T18:36:00Z">
        <w:r w:rsidR="00BC0CC2">
          <w:instrText>16</w:instrText>
        </w:r>
      </w:ins>
      <w:r w:rsidR="00BC0CC2">
        <w:instrText xml:space="preserve">]"},"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0E24BD" w:rsidRPr="00975E62">
        <w:fldChar w:fldCharType="separate"/>
      </w:r>
      <w:r w:rsidR="00BC0CC2" w:rsidRPr="00BC0CC2">
        <w:t>[</w:t>
      </w:r>
      <w:del w:id="185" w:author="Kohwalter" w:date="2013-08-26T18:36:00Z">
        <w:r w:rsidR="006B7F21" w:rsidRPr="006B7F21">
          <w:delText>19</w:delText>
        </w:r>
      </w:del>
      <w:ins w:id="186" w:author="Kohwalter" w:date="2013-08-26T18:36:00Z">
        <w:r w:rsidR="00BC0CC2" w:rsidRPr="00BC0CC2">
          <w:t>16</w:t>
        </w:r>
      </w:ins>
      <w:r w:rsidR="00BC0CC2" w:rsidRPr="00BC0CC2">
        <w:t>]</w:t>
      </w:r>
      <w:r w:rsidR="000E24BD" w:rsidRPr="00975E62">
        <w:fldChar w:fldCharType="end"/>
      </w:r>
      <w:r w:rsidRPr="00975E62">
        <w:t xml:space="preserve">, which indicates the status of the variable using </w:t>
      </w:r>
      <w:r w:rsidR="00A86F49">
        <w:t xml:space="preserve">three colors: </w:t>
      </w:r>
      <w:r w:rsidRPr="00975E62">
        <w:t xml:space="preserve">red, yellow, </w:t>
      </w:r>
      <w:r w:rsidR="00A86F49">
        <w:t>and</w:t>
      </w:r>
      <w:r w:rsidR="00A86F49" w:rsidRPr="00975E62">
        <w:t xml:space="preserve"> </w:t>
      </w:r>
      <w:r w:rsidRPr="00975E62">
        <w:t xml:space="preserve">green. As an example, imagine that </w:t>
      </w:r>
      <w:r w:rsidRPr="00975E62">
        <w:lastRenderedPageBreak/>
        <w:t xml:space="preserve">we desire to analyze the player’s </w:t>
      </w:r>
      <w:r w:rsidR="002B5963">
        <w:t>financial situation</w:t>
      </w:r>
      <w:r w:rsidRPr="00975E62">
        <w:t xml:space="preserve"> throughout the game. When fi</w:t>
      </w:r>
      <w:r w:rsidRPr="00975E62">
        <w:t>l</w:t>
      </w:r>
      <w:r w:rsidRPr="00975E62">
        <w:t xml:space="preserve">tered by </w:t>
      </w:r>
      <w:r w:rsidR="00FA5182">
        <w:t>this status</w:t>
      </w:r>
      <w:r w:rsidRPr="00975E62">
        <w:t xml:space="preserve">, all </w:t>
      </w:r>
      <w:r w:rsidR="00D81246">
        <w:t>vertices</w:t>
      </w:r>
      <w:r w:rsidR="00D81246" w:rsidRPr="00975E62">
        <w:t xml:space="preserve"> </w:t>
      </w:r>
      <w:r w:rsidRPr="00975E62">
        <w:t xml:space="preserve">that contain a player </w:t>
      </w:r>
      <w:r w:rsidR="002B5963">
        <w:t>financial</w:t>
      </w:r>
      <w:r w:rsidR="002B5963" w:rsidRPr="00975E62">
        <w:t xml:space="preserve"> </w:t>
      </w:r>
      <w:r w:rsidRPr="00975E62">
        <w:t xml:space="preserve">value have their colors changed according to </w:t>
      </w:r>
      <w:r w:rsidR="00065519">
        <w:t>their</w:t>
      </w:r>
      <w:r w:rsidR="00065519" w:rsidRPr="00975E62">
        <w:t xml:space="preserve"> </w:t>
      </w:r>
      <w:r w:rsidRPr="00975E62">
        <w:t>value</w:t>
      </w:r>
      <w:r w:rsidR="00065519">
        <w:t>s</w:t>
      </w:r>
      <w:r w:rsidRPr="00975E62">
        <w:t xml:space="preserve">. Activating this type of </w:t>
      </w:r>
      <w:r w:rsidR="00346860">
        <w:t>feature</w:t>
      </w:r>
      <w:r w:rsidR="00346860" w:rsidRPr="00975E62">
        <w:t xml:space="preserve"> </w:t>
      </w:r>
      <w:r w:rsidRPr="00975E62">
        <w:t>allow</w:t>
      </w:r>
      <w:r w:rsidR="00346860">
        <w:t>s</w:t>
      </w:r>
      <w:r w:rsidRPr="00975E62">
        <w:t xml:space="preserve"> the </w:t>
      </w:r>
      <w:r w:rsidR="00D81246">
        <w:t xml:space="preserve">developer </w:t>
      </w:r>
      <w:r w:rsidRPr="00975E62">
        <w:t xml:space="preserve">to see the player’s </w:t>
      </w:r>
      <w:r w:rsidR="002B5963">
        <w:t>finances</w:t>
      </w:r>
      <w:r w:rsidR="002B5963" w:rsidRPr="00975E62">
        <w:t xml:space="preserve"> </w:t>
      </w:r>
      <w:r w:rsidRPr="00975E62">
        <w:t>throughout the game, making it easier to identify situ</w:t>
      </w:r>
      <w:r w:rsidRPr="00975E62">
        <w:t>a</w:t>
      </w:r>
      <w:r w:rsidRPr="00975E62">
        <w:t xml:space="preserve">tions where he might have had </w:t>
      </w:r>
      <w:r w:rsidR="002B5963">
        <w:t>financial problems</w:t>
      </w:r>
      <w:r w:rsidRPr="00975E62">
        <w:t xml:space="preserve"> (red color). Section </w:t>
      </w:r>
      <w:r w:rsidR="000E24BD">
        <w:fldChar w:fldCharType="begin"/>
      </w:r>
      <w:r w:rsidR="00B206C1">
        <w:instrText xml:space="preserve"> REF _Ref358210005 \r \h </w:instrText>
      </w:r>
      <w:r w:rsidR="000E24BD">
        <w:fldChar w:fldCharType="separate"/>
      </w:r>
      <w:r w:rsidR="00C70D7F">
        <w:t>1</w:t>
      </w:r>
      <w:r w:rsidR="000E24BD">
        <w:fldChar w:fldCharType="end"/>
      </w:r>
      <w:r w:rsidR="00B206C1">
        <w:t xml:space="preserve"> </w:t>
      </w:r>
      <w:r w:rsidRPr="00975E62">
        <w:t>provides more examples of those features.</w:t>
      </w:r>
    </w:p>
    <w:p w:rsidR="00EE3D1E" w:rsidRDefault="00EF6F43" w:rsidP="00EE3D1E">
      <w:pPr>
        <w:keepNext/>
        <w:framePr w:hSpace="187" w:wrap="around" w:hAnchor="text" w:yAlign="top"/>
        <w:spacing w:before="240"/>
        <w:ind w:firstLine="0"/>
        <w:jc w:val="center"/>
        <w:rPr>
          <w:ins w:id="187" w:author="Kohwalter" w:date="2013-08-26T18:36:00Z"/>
        </w:rPr>
      </w:pPr>
      <w:ins w:id="188" w:author="Kohwalter" w:date="2013-08-26T18:36:00Z">
        <w:r>
          <w:rPr>
            <w:noProof/>
            <w:lang w:eastAsia="en-US"/>
          </w:rPr>
          <w:drawing>
            <wp:inline distT="0" distB="0" distL="0" distR="0">
              <wp:extent cx="4181475" cy="1088453"/>
              <wp:effectExtent l="19050" t="0" r="9525"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a:stretch>
                        <a:fillRect/>
                      </a:stretch>
                    </pic:blipFill>
                    <pic:spPr bwMode="auto">
                      <a:xfrm>
                        <a:off x="0" y="0"/>
                        <a:ext cx="4181475" cy="1088453"/>
                      </a:xfrm>
                      <a:prstGeom prst="rect">
                        <a:avLst/>
                      </a:prstGeom>
                      <a:noFill/>
                      <a:ln w="9525">
                        <a:noFill/>
                        <a:miter lim="800000"/>
                        <a:headEnd/>
                        <a:tailEnd/>
                      </a:ln>
                    </pic:spPr>
                  </pic:pic>
                </a:graphicData>
              </a:graphic>
            </wp:inline>
          </w:drawing>
        </w:r>
      </w:ins>
    </w:p>
    <w:p w:rsidR="000E24BD" w:rsidRDefault="00EE3D1E" w:rsidP="000E24BD">
      <w:pPr>
        <w:pStyle w:val="figurecaption0"/>
        <w:framePr w:hSpace="187" w:wrap="around" w:hAnchor="text" w:yAlign="top"/>
        <w:jc w:val="both"/>
        <w:pPrChange w:id="189" w:author="Kohwalter" w:date="2013-08-26T18:36:00Z">
          <w:pPr>
            <w:pStyle w:val="figurecaption0"/>
            <w:jc w:val="both"/>
          </w:pPr>
        </w:pPrChange>
      </w:pPr>
      <w:bookmarkStart w:id="190" w:name="_Ref357178673"/>
      <w:proofErr w:type="gramStart"/>
      <w:ins w:id="191" w:author="Kohwalter" w:date="2013-08-26T18:36:00Z">
        <w:r>
          <w:rPr>
            <w:b/>
          </w:rPr>
          <w:t>Fig.</w:t>
        </w:r>
        <w:proofErr w:type="gramEnd"/>
        <w:r>
          <w:rPr>
            <w:b/>
          </w:rPr>
          <w:t xml:space="preserve"> </w:t>
        </w:r>
        <w:r w:rsidR="000E24BD">
          <w:fldChar w:fldCharType="begin"/>
        </w:r>
        <w:r w:rsidR="004D126F">
          <w:instrText xml:space="preserve"> SEQ "Figure" \* MERGEFORMAT </w:instrText>
        </w:r>
        <w:r w:rsidR="000E24BD">
          <w:fldChar w:fldCharType="separate"/>
        </w:r>
      </w:ins>
      <w:r w:rsidR="00C70D7F" w:rsidRPr="00C70D7F">
        <w:rPr>
          <w:b/>
          <w:noProof/>
        </w:rPr>
        <w:t>3</w:t>
      </w:r>
      <w:ins w:id="192" w:author="Kohwalter" w:date="2013-08-26T18:36:00Z">
        <w:r w:rsidR="000E24BD">
          <w:fldChar w:fldCharType="end"/>
        </w:r>
        <w:bookmarkEnd w:id="190"/>
        <w:r>
          <w:rPr>
            <w:b/>
          </w:rPr>
          <w:t>.</w:t>
        </w:r>
      </w:ins>
      <w:r>
        <w:t xml:space="preserve"> </w:t>
      </w:r>
      <w:proofErr w:type="gramStart"/>
      <w:r w:rsidRPr="00F9446D">
        <w:t>Collapsing</w:t>
      </w:r>
      <w:r>
        <w:t xml:space="preserve"> vertices.</w:t>
      </w:r>
      <w:proofErr w:type="gramEnd"/>
      <w:r>
        <w:t xml:space="preserve"> The original state showing four </w:t>
      </w:r>
      <w:r w:rsidRPr="00F9446D">
        <w:rPr>
          <w:i/>
        </w:rPr>
        <w:t>activities</w:t>
      </w:r>
      <w:r>
        <w:t xml:space="preserve"> and two </w:t>
      </w:r>
      <w:r w:rsidRPr="00F9446D">
        <w:rPr>
          <w:i/>
        </w:rPr>
        <w:t>entities</w:t>
      </w:r>
      <w:r>
        <w:t xml:space="preserve"> with edges of the same type (a), the collapse of both </w:t>
      </w:r>
      <w:r w:rsidRPr="00F9446D">
        <w:rPr>
          <w:i/>
        </w:rPr>
        <w:t>entities</w:t>
      </w:r>
      <w:r>
        <w:t xml:space="preserve"> into one (b), and the collapse of two </w:t>
      </w:r>
      <w:r w:rsidRPr="00F9446D">
        <w:rPr>
          <w:i/>
        </w:rPr>
        <w:t>activities</w:t>
      </w:r>
      <w:r>
        <w:t>, and their respective edges since they were from the same type (c). The size of the resulting edge is bigger than the original ones as a resulting from summing each edge’s values.</w:t>
      </w:r>
    </w:p>
    <w:p w:rsidR="00B34235" w:rsidRDefault="00B34235" w:rsidP="001B2D5E">
      <w:r w:rsidRPr="00975E62">
        <w:t xml:space="preserve">Using these features for graph manipulation and visualization, the </w:t>
      </w:r>
      <w:r w:rsidR="00E91953">
        <w:t>developer</w:t>
      </w:r>
      <w:r w:rsidR="00E91953" w:rsidRPr="00975E62">
        <w:t xml:space="preserve"> </w:t>
      </w:r>
      <w:r w:rsidRPr="00975E62">
        <w:t xml:space="preserve">is able to interact with the provenance graph, identifying relevant actions that had an impact in the story or in the desired type of analysis. It </w:t>
      </w:r>
      <w:r w:rsidR="00D81246">
        <w:t>can also</w:t>
      </w:r>
      <w:r w:rsidRPr="00975E62">
        <w:t xml:space="preserve"> </w:t>
      </w:r>
      <w:r w:rsidR="00D81246">
        <w:t>be used to analyze player’s behavior, detecting situations that the player had difficulties or didn’t behave accor</w:t>
      </w:r>
      <w:r w:rsidR="00D81246">
        <w:t>d</w:t>
      </w:r>
      <w:r w:rsidR="00D81246">
        <w:t>ing to the developer</w:t>
      </w:r>
      <w:r w:rsidR="002B3614">
        <w:t>’s</w:t>
      </w:r>
      <w:r w:rsidR="00D81246">
        <w:t xml:space="preserve"> plan. </w:t>
      </w:r>
      <w:r w:rsidR="00906E53">
        <w:t>The next subsection describes alternatives to deal with</w:t>
      </w:r>
      <w:r w:rsidR="00F7456F">
        <w:t xml:space="preserve"> problems related to graph size</w:t>
      </w:r>
      <w:r w:rsidR="003F3554">
        <w:t xml:space="preserve"> and visualization</w:t>
      </w:r>
      <w:r w:rsidR="00F7456F">
        <w:t>.</w:t>
      </w:r>
      <w:r w:rsidRPr="00975E62">
        <w:t xml:space="preserve"> </w:t>
      </w:r>
    </w:p>
    <w:p w:rsidR="007307F5" w:rsidRDefault="000E3B78" w:rsidP="007307F5">
      <w:pPr>
        <w:pStyle w:val="heading2"/>
      </w:pPr>
      <w:r>
        <w:t>Granularity</w:t>
      </w:r>
    </w:p>
    <w:p w:rsidR="005A4C6B" w:rsidRPr="005A4C6B" w:rsidRDefault="005A4C6B" w:rsidP="005A4C6B">
      <w:pPr>
        <w:pStyle w:val="p1a"/>
      </w:pPr>
      <w:r w:rsidRPr="005A4C6B">
        <w:t xml:space="preserve">Depending on the game style, a game session might take several hours </w:t>
      </w:r>
      <w:r w:rsidR="00E91953">
        <w:t xml:space="preserve">or days </w:t>
      </w:r>
      <w:r w:rsidRPr="005A4C6B">
        <w:t>to</w:t>
      </w:r>
      <w:r w:rsidR="00E91953">
        <w:t xml:space="preserve"> be</w:t>
      </w:r>
      <w:r w:rsidRPr="005A4C6B">
        <w:t xml:space="preserve"> complete</w:t>
      </w:r>
      <w:r w:rsidR="00E91953">
        <w:t xml:space="preserve">d. </w:t>
      </w:r>
      <w:r w:rsidRPr="005A4C6B">
        <w:t xml:space="preserve">This makes the size of the provenance graph overwhelming, even when making pre-filtering during the generation of the </w:t>
      </w:r>
      <w:r w:rsidRPr="005A4C6B">
        <w:rPr>
          <w:i/>
        </w:rPr>
        <w:t xml:space="preserve">game </w:t>
      </w:r>
      <w:del w:id="193" w:author="Kohwalter" w:date="2013-08-26T18:36:00Z">
        <w:r w:rsidRPr="005A4C6B">
          <w:rPr>
            <w:i/>
          </w:rPr>
          <w:delText>flow</w:delText>
        </w:r>
      </w:del>
      <w:ins w:id="194" w:author="Kohwalter" w:date="2013-08-26T18:36:00Z">
        <w:r w:rsidR="003D4BB7">
          <w:rPr>
            <w:i/>
          </w:rPr>
          <w:t>flux</w:t>
        </w:r>
      </w:ins>
      <w:r w:rsidRPr="005A4C6B">
        <w:rPr>
          <w:i/>
        </w:rPr>
        <w:t xml:space="preserve"> log</w:t>
      </w:r>
      <w:r w:rsidRPr="005A4C6B">
        <w:t>. One way to avoid such situations is to show the provenance graph with some filters selected instead of its full extension. For example, before showing the graph to the user, it is possible to collapses</w:t>
      </w:r>
      <w:r w:rsidR="00017699">
        <w:t xml:space="preserve"> less relevant vertices</w:t>
      </w:r>
      <w:r w:rsidRPr="005A4C6B">
        <w:t xml:space="preserve"> to reduce the graph’s size. </w:t>
      </w:r>
      <w:r w:rsidR="00607311">
        <w:t>For instance, c</w:t>
      </w:r>
      <w:r w:rsidRPr="005A4C6B">
        <w:t xml:space="preserve">ombats </w:t>
      </w:r>
      <w:r w:rsidR="00607311">
        <w:t>sta</w:t>
      </w:r>
      <w:r w:rsidR="00607311">
        <w:t>g</w:t>
      </w:r>
      <w:r w:rsidR="00607311">
        <w:t xml:space="preserve">es </w:t>
      </w:r>
      <w:r w:rsidRPr="005A4C6B">
        <w:t xml:space="preserve">can be identified and collapsed into a single vertex for each instance. Places visited in the game can also be collapsed into a single vertex, containing all interactions made in that location. </w:t>
      </w:r>
      <w:commentRangeStart w:id="195"/>
      <w:r w:rsidRPr="005A4C6B">
        <w:t>It is also possible to collapse</w:t>
      </w:r>
      <w:r w:rsidR="00BA108C">
        <w:t xml:space="preserve"> collapsed vertices</w:t>
      </w:r>
      <w:r w:rsidRPr="005A4C6B">
        <w:t>. In this case, a co</w:t>
      </w:r>
      <w:r w:rsidRPr="005A4C6B">
        <w:t>l</w:t>
      </w:r>
      <w:r w:rsidRPr="005A4C6B">
        <w:t>lapsed combat inside a collapsed area visited by the player may contain other actions aside from the combat, such as interactions with the ambi</w:t>
      </w:r>
      <w:r w:rsidR="00BF3D38">
        <w:t>ent. This gives an impre</w:t>
      </w:r>
      <w:r w:rsidR="00BF3D38">
        <w:t>s</w:t>
      </w:r>
      <w:r w:rsidR="00BF3D38">
        <w:t xml:space="preserve">sion of a map from the player’s journey, showing vertices for each location visited by the player, while allowing the </w:t>
      </w:r>
      <w:r w:rsidR="00607311">
        <w:t xml:space="preserve">developer </w:t>
      </w:r>
      <w:r w:rsidR="00BF3D38">
        <w:t xml:space="preserve">to expand only the situations he desires to analyze. </w:t>
      </w:r>
      <w:commentRangeEnd w:id="195"/>
      <w:r w:rsidR="00BA108C">
        <w:rPr>
          <w:rStyle w:val="CommentReference"/>
        </w:rPr>
        <w:commentReference w:id="195"/>
      </w:r>
    </w:p>
    <w:p w:rsidR="005A4C6B" w:rsidRPr="005A4C6B" w:rsidRDefault="005A4C6B" w:rsidP="005A4C6B">
      <w:r w:rsidRPr="005A4C6B">
        <w:t xml:space="preserve">Instead of collapsing all combats and locations, filters can be used to decide which combats or locations were not relevant to the story, or had no noticeable impact in the player’s journey, while keeping important events visible to the </w:t>
      </w:r>
      <w:r w:rsidR="006B318F">
        <w:t>developer</w:t>
      </w:r>
      <w:r w:rsidRPr="005A4C6B">
        <w:t xml:space="preserve">. This is </w:t>
      </w:r>
      <w:r w:rsidRPr="005A4C6B">
        <w:lastRenderedPageBreak/>
        <w:t>possible because provenance is analyzed from the present to the past. This way, co</w:t>
      </w:r>
      <w:r w:rsidRPr="005A4C6B">
        <w:t>m</w:t>
      </w:r>
      <w:r w:rsidRPr="005A4C6B">
        <w:t>bats outcomes are known and can be used to decide if they are relevant or not. If the player was victorious with minor challenge, did not suffer severe wounds, or barely used any resources at his disposal, then the entire combat can be simplified into just one vertex representing the combat with the enemy. However, if the combat was cha</w:t>
      </w:r>
      <w:r w:rsidRPr="005A4C6B">
        <w:t>l</w:t>
      </w:r>
      <w:r w:rsidRPr="005A4C6B">
        <w:t xml:space="preserve">lenging or the player lost, it </w:t>
      </w:r>
      <w:r w:rsidR="00607311">
        <w:t>may be</w:t>
      </w:r>
      <w:r w:rsidR="00607311" w:rsidRPr="005A4C6B">
        <w:t xml:space="preserve"> </w:t>
      </w:r>
      <w:r w:rsidRPr="005A4C6B">
        <w:t xml:space="preserve">interesting to display all actions for </w:t>
      </w:r>
      <w:r w:rsidR="00607311">
        <w:t xml:space="preserve">a correct </w:t>
      </w:r>
      <w:r w:rsidRPr="005A4C6B">
        <w:t xml:space="preserve">analysis, allowing the player to identify important facts that influenced the combat outcome. </w:t>
      </w:r>
      <w:r w:rsidR="00C73272">
        <w:t xml:space="preserve">Note that this type of filter is </w:t>
      </w:r>
      <w:r w:rsidR="00D92A2A">
        <w:t xml:space="preserve">heavily </w:t>
      </w:r>
      <w:r w:rsidR="00C73272">
        <w:t xml:space="preserve">dependable of the game context, so </w:t>
      </w:r>
      <w:r w:rsidR="00BA0E9D">
        <w:t>a specific</w:t>
      </w:r>
      <w:r w:rsidR="00A727FF">
        <w:t xml:space="preserve"> </w:t>
      </w:r>
      <w:r w:rsidR="00C73272">
        <w:t xml:space="preserve">set of filters </w:t>
      </w:r>
      <w:r w:rsidR="00BA0E9D">
        <w:t>should be implemented for each individual game</w:t>
      </w:r>
      <w:r w:rsidR="00C73272">
        <w:t>.</w:t>
      </w:r>
    </w:p>
    <w:p w:rsidR="00B34235" w:rsidRPr="00975E62" w:rsidRDefault="007B4B9F" w:rsidP="001B2D5E">
      <w:pPr>
        <w:rPr>
          <w:del w:id="196" w:author="Kohwalter" w:date="2013-08-26T18:36:00Z"/>
        </w:rPr>
      </w:pPr>
      <w:bookmarkStart w:id="197" w:name="_Ref358210005"/>
      <w:commentRangeStart w:id="198"/>
      <w:del w:id="199" w:author="Kohwalter" w:date="2013-08-26T18:36:00Z">
        <w:r>
          <w:delText>Currently,</w:delText>
        </w:r>
        <w:r w:rsidRPr="0096178A">
          <w:delText xml:space="preserve"> </w:delText>
        </w:r>
        <w:r w:rsidR="002E0DDC" w:rsidRPr="007B4B9F">
          <w:rPr>
            <w:i/>
          </w:rPr>
          <w:delText>Pro</w:delText>
        </w:r>
        <w:r w:rsidR="002E0DDC">
          <w:rPr>
            <w:i/>
          </w:rPr>
          <w:delText>v</w:delText>
        </w:r>
        <w:r w:rsidR="002E0DDC" w:rsidRPr="007B4B9F">
          <w:rPr>
            <w:i/>
          </w:rPr>
          <w:delText xml:space="preserve"> </w:delText>
        </w:r>
        <w:r w:rsidRPr="007B4B9F">
          <w:rPr>
            <w:i/>
          </w:rPr>
          <w:delText>Viewer</w:delText>
        </w:r>
        <w:r w:rsidRPr="0096178A">
          <w:delText xml:space="preserve"> does not provide inference for the user, only the means necessary to infer. </w:delText>
        </w:r>
        <w:r>
          <w:delText>The game developers need to create their own inference rules cu</w:delText>
        </w:r>
        <w:r>
          <w:delText>s</w:delText>
        </w:r>
        <w:r>
          <w:delText>tomized to their games, such as clustering sequences of actions and identifying irrel</w:delText>
        </w:r>
        <w:r>
          <w:delText>e</w:delText>
        </w:r>
        <w:r>
          <w:delText xml:space="preserve">vant sections that can be omitted </w:delText>
        </w:r>
        <w:r w:rsidR="008C0620">
          <w:delText>during the graph visualization</w:delText>
        </w:r>
        <w:r>
          <w:delText xml:space="preserve">. </w:delText>
        </w:r>
        <w:r w:rsidRPr="0096178A">
          <w:delText>Providing a generic inference strategy is a future work. To infer something and decide if it is relevant or not for analysis is a complex process, which happens to be domain sensitive.</w:delText>
        </w:r>
        <w:r>
          <w:delText xml:space="preserve"> </w:delText>
        </w:r>
        <w:r w:rsidR="00B34235" w:rsidRPr="00975E62">
          <w:delText>This type of decision making also involve</w:delText>
        </w:r>
        <w:r w:rsidR="00666BA7">
          <w:delText>s</w:delText>
        </w:r>
        <w:r w:rsidR="00B34235" w:rsidRPr="00975E62">
          <w:delText xml:space="preserve"> other areas of research </w:delText>
        </w:r>
        <w:r w:rsidR="000E24BD" w:rsidRPr="00975E62">
          <w:fldChar w:fldCharType="begin"/>
        </w:r>
        <w:r w:rsidR="006B7F21">
          <w:delInstrText xml:space="preserve"> ADDIN ZOTERO_ITEM CSL_CITATION {"citationID":"czTb2tcz","properties":{"formattedCitation":"{\\rtf [20\\uc0\\u8211{}24]}","plainCitation":"[20–24]"},"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delInstrText>
        </w:r>
        <w:r w:rsidR="000E24BD" w:rsidRPr="00975E62">
          <w:fldChar w:fldCharType="separate"/>
        </w:r>
        <w:r w:rsidR="006B7F21" w:rsidRPr="006B7F21">
          <w:delText>[20–24]</w:delText>
        </w:r>
        <w:r w:rsidR="000E24BD" w:rsidRPr="00975E62">
          <w:fldChar w:fldCharType="end"/>
        </w:r>
        <w:r w:rsidR="00B34235" w:rsidRPr="00975E62">
          <w:delText xml:space="preserve">. </w:delText>
        </w:r>
      </w:del>
      <w:commentRangeEnd w:id="198"/>
      <w:r w:rsidR="00555C07">
        <w:rPr>
          <w:rStyle w:val="CommentReference"/>
        </w:rPr>
        <w:commentReference w:id="198"/>
      </w:r>
    </w:p>
    <w:p w:rsidR="00B34235" w:rsidRPr="00596186" w:rsidRDefault="00346860" w:rsidP="001B2D5E">
      <w:pPr>
        <w:pStyle w:val="heading1"/>
        <w:rPr>
          <w:sz w:val="24"/>
        </w:rPr>
      </w:pPr>
      <w:r>
        <w:rPr>
          <w:sz w:val="24"/>
        </w:rPr>
        <w:t>Case Study</w:t>
      </w:r>
      <w:bookmarkEnd w:id="197"/>
    </w:p>
    <w:p w:rsidR="00B34235" w:rsidRPr="001B2D5E" w:rsidRDefault="00B34235" w:rsidP="00A41C8B">
      <w:pPr>
        <w:pStyle w:val="p1a"/>
      </w:pPr>
      <w:r w:rsidRPr="001B2D5E">
        <w:t xml:space="preserve">We instantiated this provenance analysis infrastructure, which uses the proposed framework presented in </w:t>
      </w:r>
      <w:r w:rsidR="000E24BD" w:rsidRPr="001B2D5E">
        <w:fldChar w:fldCharType="begin"/>
      </w:r>
      <w:r w:rsidR="00BC0CC2">
        <w:instrText xml:space="preserve"> ADDIN ZOTERO_ITEM CSL_CITATION {"citationID":"20nsnnauih","properties":{"formattedCitation":"[2]","plainCitation":"[2]"},"citationItems":[{"id":87,"uris":["http://zotero.org/users/1122386/items/9DCQB8VQ"],"uri":["http://zotero.org/users/1122386/items/9DCQB8VQ"],"itemData":{"id":87,"type":"</w:instrText>
      </w:r>
      <w:del w:id="200" w:author="Kohwalter" w:date="2013-08-26T18:36:00Z">
        <w:r w:rsidR="009E6A19">
          <w:delInstrText>paper-conference</w:delInstrText>
        </w:r>
      </w:del>
      <w:ins w:id="201" w:author="Kohwalter" w:date="2013-08-26T18:36:00Z">
        <w:r w:rsidR="00BC0CC2">
          <w:instrText>article-journal</w:instrText>
        </w:r>
      </w:ins>
      <w:r w:rsidR="00BC0CC2">
        <w:instrText>","title":"Provenance in Games","container-title":"</w:instrText>
      </w:r>
      <w:del w:id="202" w:author="Kohwalter" w:date="2013-08-26T18:36:00Z">
        <w:r w:rsidR="009E6A19">
          <w:delInstrText xml:space="preserve">2012 XI </w:delInstrText>
        </w:r>
      </w:del>
      <w:r w:rsidR="00BC0CC2">
        <w:instrText>Brazilian Symposium on Games and Digital Entertainment (SBGAMES)","</w:instrText>
      </w:r>
      <w:del w:id="203" w:author="Kohwalter" w:date="2013-08-26T18:36:00Z">
        <w:r w:rsidR="009E6A19">
          <w:delInstrText>publisher":"In: XI SBGames","publisher-place":"Brasilia","event":"2012 XI Brazilian Symposium on Games and Digital Entertainment (SBGAMES)","event-place":"Brasilia","</w:delInstrText>
        </w:r>
      </w:del>
      <w:r w:rsidR="00BC0CC2">
        <w:instrText>author":[{"family":"Kohwalter","given":"Troy"},{"family":"Clua","given":"Esteban"},{"family":"Murta","given":"Leonardo"}],"issued":{"date-parts":[["2012</w:instrText>
      </w:r>
      <w:del w:id="204" w:author="Kohwalter" w:date="2013-08-26T18:36:00Z">
        <w:r w:rsidR="009E6A19">
          <w:delInstrText>",11]]}}}],"</w:delInstrText>
        </w:r>
      </w:del>
      <w:ins w:id="205" w:author="Kohwalter" w:date="2013-08-26T18:36:00Z">
        <w:r w:rsidR="00BC0CC2">
          <w:instrText>"]]}}}],"</w:instrText>
        </w:r>
      </w:ins>
      <w:r w:rsidR="00BC0CC2">
        <w:instrText xml:space="preserve">schema":"https://github.com/citation-style-language/schema/raw/master/csl-citation.json"} </w:instrText>
      </w:r>
      <w:r w:rsidR="000E24BD" w:rsidRPr="001B2D5E">
        <w:fldChar w:fldCharType="separate"/>
      </w:r>
      <w:r w:rsidR="009E6A19" w:rsidRPr="009E6A19">
        <w:t>[2]</w:t>
      </w:r>
      <w:r w:rsidR="000E24BD" w:rsidRPr="001B2D5E">
        <w:fldChar w:fldCharType="end"/>
      </w:r>
      <w:r w:rsidR="001368F1">
        <w:t xml:space="preserve"> and described </w:t>
      </w:r>
      <w:r w:rsidR="00A10ADC">
        <w:t xml:space="preserve">in </w:t>
      </w:r>
      <w:r w:rsidR="001368F1">
        <w:t xml:space="preserve">section </w:t>
      </w:r>
      <w:r w:rsidR="000E24BD">
        <w:fldChar w:fldCharType="begin"/>
      </w:r>
      <w:r w:rsidR="001368F1">
        <w:instrText xml:space="preserve"> REF _Ref350608012 \r \h </w:instrText>
      </w:r>
      <w:r w:rsidR="000E24BD">
        <w:fldChar w:fldCharType="separate"/>
      </w:r>
      <w:r w:rsidR="00C70D7F">
        <w:t>4</w:t>
      </w:r>
      <w:r w:rsidR="000E24BD">
        <w:fldChar w:fldCharType="end"/>
      </w:r>
      <w:r w:rsidR="001368F1">
        <w:t>,</w:t>
      </w:r>
      <w:r w:rsidRPr="001B2D5E">
        <w:t xml:space="preserve"> in a Software Engineering educational strategy game named SDM (Software Development Manager) </w:t>
      </w:r>
      <w:r w:rsidR="000E24BD" w:rsidRPr="001B2D5E">
        <w:fldChar w:fldCharType="begin"/>
      </w:r>
      <w:r w:rsidR="00EE3D1E">
        <w:instrText xml:space="preserve"> ADDIN ZOTERO_ITEM CSL_CITATION {"citationID":"GdBoMwTt","properties":{"formattedCitation":"[</w:instrText>
      </w:r>
      <w:del w:id="206" w:author="Kohwalter" w:date="2013-08-26T18:36:00Z">
        <w:r w:rsidR="006B7F21">
          <w:delInstrText>25</w:delInstrText>
        </w:r>
      </w:del>
      <w:ins w:id="207" w:author="Kohwalter" w:date="2013-08-26T18:36:00Z">
        <w:r w:rsidR="00EE3D1E">
          <w:instrText>17</w:instrText>
        </w:r>
      </w:ins>
      <w:r w:rsidR="00EE3D1E">
        <w:instrText>]","plainCitation":"[</w:instrText>
      </w:r>
      <w:del w:id="208" w:author="Kohwalter" w:date="2013-08-26T18:36:00Z">
        <w:r w:rsidR="006B7F21">
          <w:delInstrText>25</w:delInstrText>
        </w:r>
      </w:del>
      <w:ins w:id="209" w:author="Kohwalter" w:date="2013-08-26T18:36:00Z">
        <w:r w:rsidR="00EE3D1E">
          <w:instrText>17</w:instrText>
        </w:r>
      </w:ins>
      <w:r w:rsidR="00EE3D1E">
        <w:instrText>]"},"citationItems":[{"id":5,"uris":["http://zotero.org/users/1122386/items/62BKPQUE"],"uri":["http://zotero.org/users/1122386/items/62BKPQUE"],"itemData":{"id":5,"type":"</w:instrText>
      </w:r>
      <w:del w:id="210" w:author="Kohwalter" w:date="2013-08-26T18:36:00Z">
        <w:r w:rsidR="006B7F21">
          <w:delInstrText>paper-conference</w:delInstrText>
        </w:r>
      </w:del>
      <w:ins w:id="211" w:author="Kohwalter" w:date="2013-08-26T18:36:00Z">
        <w:r w:rsidR="00EE3D1E">
          <w:instrText>article-journal</w:instrText>
        </w:r>
      </w:ins>
      <w:r w:rsidR="00EE3D1E">
        <w:instrText>","title":"SDM – An Educational Game for Software Engineering","container-title":"</w:instrText>
      </w:r>
      <w:del w:id="212" w:author="Kohwalter" w:date="2013-08-26T18:36:00Z">
        <w:r w:rsidR="006B7F21">
          <w:delInstrText xml:space="preserve">2011 X </w:delInstrText>
        </w:r>
      </w:del>
      <w:r w:rsidR="00EE3D1E">
        <w:instrText>Brazilian Symposium on Games and Digital Entertainment (SBGAMES)","</w:instrText>
      </w:r>
      <w:del w:id="213" w:author="Kohwalter" w:date="2013-08-26T18:36:00Z">
        <w:r w:rsidR="006B7F21">
          <w:delInstrText>publisher":"In: X SBGames","publisher-place":"Salvador","event":"2011 X Brazilian Symposium on Games and Digital Entertainment (SBGAMES)","event-place":"Salvador</w:delInstrText>
        </w:r>
      </w:del>
      <w:ins w:id="214" w:author="Kohwalter" w:date="2013-08-26T18:36:00Z">
        <w:r w:rsidR="00EE3D1E">
          <w:instrText>page":"222-231","source":"IEEE</w:instrText>
        </w:r>
      </w:ins>
      <w:r w:rsidR="00EE3D1E">
        <w:instrText>","author":[{"family":"Kohwalter","given":"Troy"},{"family":"Clua","given":"Esteban"},{"family":"Murta","given":"Leonardo"}],"issued":{"date-parts":[["2011</w:instrText>
      </w:r>
      <w:del w:id="215" w:author="Kohwalter" w:date="2013-08-26T18:36:00Z">
        <w:r w:rsidR="006B7F21">
          <w:delInstrText>",11]]}}}],"</w:delInstrText>
        </w:r>
      </w:del>
      <w:ins w:id="216" w:author="Kohwalter" w:date="2013-08-26T18:36:00Z">
        <w:r w:rsidR="00EE3D1E">
          <w:instrText>"]]}}}],"</w:instrText>
        </w:r>
      </w:ins>
      <w:r w:rsidR="00EE3D1E">
        <w:instrText xml:space="preserve">schema":"https://github.com/citation-style-language/schema/raw/master/csl-citation.json"} </w:instrText>
      </w:r>
      <w:r w:rsidR="000E24BD" w:rsidRPr="001B2D5E">
        <w:fldChar w:fldCharType="separate"/>
      </w:r>
      <w:r w:rsidR="00ED41F5">
        <w:t>[</w:t>
      </w:r>
      <w:del w:id="217" w:author="Kohwalter" w:date="2013-08-26T18:36:00Z">
        <w:r w:rsidR="006B7F21" w:rsidRPr="006B7F21">
          <w:delText>25</w:delText>
        </w:r>
      </w:del>
      <w:ins w:id="218" w:author="Kohwalter" w:date="2013-08-26T18:36:00Z">
        <w:r w:rsidR="00ED41F5">
          <w:t>17</w:t>
        </w:r>
      </w:ins>
      <w:r w:rsidR="00ED41F5">
        <w:t>]</w:t>
      </w:r>
      <w:r w:rsidR="000E24BD" w:rsidRPr="001B2D5E">
        <w:fldChar w:fldCharType="end"/>
      </w:r>
      <w:r w:rsidRPr="001B2D5E">
        <w:t xml:space="preserve">. The goal of SDM is to allow undergraduate students to understand the existing cause-effect relationships in the software development process. </w:t>
      </w:r>
      <w:r w:rsidR="00C071A6">
        <w:t>Thus</w:t>
      </w:r>
      <w:r w:rsidRPr="001B2D5E">
        <w:t>, the adoption of prov</w:t>
      </w:r>
      <w:r w:rsidRPr="001B2D5E">
        <w:t>e</w:t>
      </w:r>
      <w:r w:rsidRPr="001B2D5E">
        <w:t>nance becomes an important instrument to better support knowledge acquisition, a</w:t>
      </w:r>
      <w:r w:rsidRPr="001B2D5E">
        <w:t>l</w:t>
      </w:r>
      <w:r w:rsidRPr="001B2D5E">
        <w:t>lowing tracking mistakes made during a game session</w:t>
      </w:r>
      <w:r w:rsidR="00897A30">
        <w:t xml:space="preserve"> or identifying game mechanics that requires tinkering</w:t>
      </w:r>
      <w:r w:rsidRPr="001B2D5E">
        <w:t>.</w:t>
      </w:r>
    </w:p>
    <w:p w:rsidR="00897A30" w:rsidRDefault="00897A30" w:rsidP="00897A30">
      <w:pPr>
        <w:rPr>
          <w:del w:id="219" w:author="Kohwalter" w:date="2013-08-26T18:36:00Z"/>
        </w:rPr>
      </w:pPr>
      <w:del w:id="220" w:author="Kohwalter" w:date="2013-08-26T18:36:00Z">
        <w:r w:rsidRPr="00897A30">
          <w:delText>In SDM</w:delText>
        </w:r>
        <w:r w:rsidR="00346860">
          <w:delText xml:space="preserve"> </w:delText>
        </w:r>
        <w:r w:rsidRPr="00897A30">
          <w:delText xml:space="preserve">the player has a team of employees that </w:delText>
        </w:r>
        <w:r w:rsidR="00C002D0">
          <w:delText>is</w:delText>
        </w:r>
        <w:r w:rsidR="00C002D0" w:rsidRPr="00897A30">
          <w:delText xml:space="preserve"> </w:delText>
        </w:r>
        <w:r w:rsidRPr="00897A30">
          <w:delText>used to develop software a</w:delText>
        </w:r>
        <w:r w:rsidRPr="00897A30">
          <w:delText>c</w:delText>
        </w:r>
        <w:r w:rsidRPr="00897A30">
          <w:delText>cording to contracts made with customers. The gameplay and game mechanics are modeled presenting possibilities to the player</w:delText>
        </w:r>
        <w:r w:rsidR="00C002D0">
          <w:delText>, which</w:delText>
        </w:r>
        <w:r w:rsidRPr="00897A30">
          <w:delText xml:space="preserve"> decide</w:delText>
        </w:r>
        <w:r w:rsidR="00C002D0">
          <w:delText>s</w:delText>
        </w:r>
        <w:r w:rsidRPr="00897A30">
          <w:delText xml:space="preserve"> strategies for develo</w:delText>
        </w:r>
        <w:r w:rsidRPr="00897A30">
          <w:delText>p</w:delText>
        </w:r>
        <w:r w:rsidRPr="00897A30">
          <w:delText>ment and define</w:delText>
        </w:r>
        <w:r w:rsidR="00C002D0">
          <w:delText>s</w:delText>
        </w:r>
        <w:r w:rsidRPr="00897A30">
          <w:delText xml:space="preserve"> the roles for each staff member. As in any contract, the software has requirements that must be followed during development. From a gameplay point of view, these requirements help to balance the mechanics and rules. When the software is completed and delivered to the customer, there is a quality assessment of the sof</w:delText>
        </w:r>
        <w:r w:rsidRPr="00897A30">
          <w:delText>t</w:delText>
        </w:r>
        <w:r w:rsidRPr="00897A30">
          <w:delText>ware and a project completion payment accordingly to the product quality.</w:delText>
        </w:r>
        <w:r w:rsidR="00F132C4">
          <w:delText xml:space="preserve"> </w:delText>
        </w:r>
        <w:r w:rsidR="000E24BD">
          <w:fldChar w:fldCharType="begin"/>
        </w:r>
        <w:r w:rsidR="00F132C4">
          <w:delInstrText xml:space="preserve"> REF _Ref357627734 \h </w:delInstrText>
        </w:r>
        <w:r w:rsidR="000E24BD">
          <w:fldChar w:fldCharType="separate"/>
        </w:r>
        <w:r w:rsidR="00C647C3">
          <w:rPr>
            <w:b/>
          </w:rPr>
          <w:delText xml:space="preserve">Fig. </w:delText>
        </w:r>
        <w:r w:rsidR="00C647C3" w:rsidRPr="00C647C3">
          <w:rPr>
            <w:b/>
            <w:noProof/>
          </w:rPr>
          <w:delText>5</w:delText>
        </w:r>
        <w:r w:rsidR="000E24BD">
          <w:fldChar w:fldCharType="end"/>
        </w:r>
        <w:r w:rsidR="00F132C4">
          <w:delText xml:space="preserve"> </w:delText>
        </w:r>
        <w:r w:rsidR="0095438A">
          <w:delText>presents</w:delText>
        </w:r>
        <w:r w:rsidR="00F132C4">
          <w:delText xml:space="preserve"> a screenshot </w:delText>
        </w:r>
        <w:r w:rsidR="0095438A">
          <w:delText>of</w:delText>
        </w:r>
        <w:r w:rsidR="00F132C4">
          <w:delText xml:space="preserve"> SDM</w:delText>
        </w:r>
        <w:r w:rsidR="0095438A">
          <w:delText xml:space="preserve"> in action</w:delText>
        </w:r>
        <w:r w:rsidR="002D029B">
          <w:delText>, with t</w:delText>
        </w:r>
        <w:r w:rsidR="00797566">
          <w:delText>he bottom corner illustrat</w:delText>
        </w:r>
        <w:r w:rsidR="002D029B">
          <w:delText>ing</w:delText>
        </w:r>
        <w:r w:rsidR="00797566">
          <w:delText xml:space="preserve"> the sof</w:delText>
        </w:r>
        <w:r w:rsidR="00797566">
          <w:delText>t</w:delText>
        </w:r>
        <w:r w:rsidR="00797566">
          <w:delText>ware’s development status.</w:delText>
        </w:r>
      </w:del>
    </w:p>
    <w:p w:rsidR="00D56052" w:rsidRDefault="00EF6F43" w:rsidP="00E251E8">
      <w:pPr>
        <w:keepNext/>
        <w:spacing w:before="240" w:after="120"/>
        <w:ind w:firstLine="0"/>
        <w:jc w:val="center"/>
        <w:rPr>
          <w:del w:id="221" w:author="Kohwalter" w:date="2013-08-26T18:36:00Z"/>
        </w:rPr>
      </w:pPr>
      <w:del w:id="222" w:author="Kohwalter" w:date="2013-08-26T18:36:00Z">
        <w:r>
          <w:rPr>
            <w:noProof/>
            <w:lang w:eastAsia="en-US"/>
          </w:rPr>
          <w:drawing>
            <wp:inline distT="0" distB="0" distL="0" distR="0">
              <wp:extent cx="4391025" cy="3324225"/>
              <wp:effectExtent l="19050" t="0" r="9525"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srcRect/>
                      <a:stretch>
                        <a:fillRect/>
                      </a:stretch>
                    </pic:blipFill>
                    <pic:spPr bwMode="auto">
                      <a:xfrm>
                        <a:off x="0" y="0"/>
                        <a:ext cx="4391025" cy="3324225"/>
                      </a:xfrm>
                      <a:prstGeom prst="rect">
                        <a:avLst/>
                      </a:prstGeom>
                      <a:noFill/>
                      <a:ln w="9525">
                        <a:noFill/>
                        <a:miter lim="800000"/>
                        <a:headEnd/>
                        <a:tailEnd/>
                      </a:ln>
                    </pic:spPr>
                  </pic:pic>
                </a:graphicData>
              </a:graphic>
            </wp:inline>
          </w:drawing>
        </w:r>
      </w:del>
    </w:p>
    <w:p w:rsidR="00D56052" w:rsidRDefault="00D56052" w:rsidP="00D56052">
      <w:pPr>
        <w:pStyle w:val="figurecaption0"/>
        <w:rPr>
          <w:del w:id="223" w:author="Kohwalter" w:date="2013-08-26T18:36:00Z"/>
        </w:rPr>
      </w:pPr>
      <w:bookmarkStart w:id="224" w:name="_Ref357627734"/>
      <w:del w:id="225" w:author="Kohwalter" w:date="2013-08-26T18:36:00Z">
        <w:r>
          <w:rPr>
            <w:b/>
          </w:rPr>
          <w:delText xml:space="preserve">Fig. </w:delText>
        </w:r>
        <w:r w:rsidR="000E24BD">
          <w:fldChar w:fldCharType="begin"/>
        </w:r>
        <w:r w:rsidR="007E34F7">
          <w:delInstrText xml:space="preserve"> SEQ "Figure" \* MERGEFORMAT </w:delInstrText>
        </w:r>
        <w:r w:rsidR="000E24BD">
          <w:fldChar w:fldCharType="separate"/>
        </w:r>
        <w:r w:rsidR="00C647C3" w:rsidRPr="00C647C3">
          <w:rPr>
            <w:b/>
            <w:noProof/>
          </w:rPr>
          <w:delText>5</w:delText>
        </w:r>
        <w:r w:rsidR="000E24BD">
          <w:fldChar w:fldCharType="end"/>
        </w:r>
        <w:bookmarkEnd w:id="224"/>
        <w:r>
          <w:rPr>
            <w:b/>
          </w:rPr>
          <w:delText>.</w:delText>
        </w:r>
        <w:r>
          <w:delText xml:space="preserve"> </w:delText>
        </w:r>
        <w:r w:rsidRPr="00D56052">
          <w:delText>Screen</w:delText>
        </w:r>
        <w:r w:rsidR="00960782">
          <w:delText>shot</w:delText>
        </w:r>
        <w:r>
          <w:delText xml:space="preserve"> from a game session </w:delText>
        </w:r>
        <w:r w:rsidR="00960782">
          <w:delText xml:space="preserve">in </w:delText>
        </w:r>
        <w:r>
          <w:delText>SDM</w:delText>
        </w:r>
      </w:del>
    </w:p>
    <w:p w:rsidR="00897A30" w:rsidRDefault="00897A30" w:rsidP="00897A30">
      <w:pPr>
        <w:rPr>
          <w:del w:id="226" w:author="Kohwalter" w:date="2013-08-26T18:36:00Z"/>
        </w:rPr>
      </w:pPr>
      <w:del w:id="227" w:author="Kohwalter" w:date="2013-08-26T18:36:00Z">
        <w:r w:rsidRPr="0030598F">
          <w:delText>Since SDM focuses in people management, the main elements of the game are the employees, which represent the player’s labor force. Employees can perform different roles (</w:delText>
        </w:r>
        <w:r>
          <w:delText xml:space="preserve">analyst, architect, </w:delText>
        </w:r>
        <w:r w:rsidRPr="0030598F">
          <w:delText xml:space="preserve">manager, </w:delText>
        </w:r>
        <w:r>
          <w:delText>marketing</w:delText>
        </w:r>
        <w:r w:rsidRPr="0030598F">
          <w:delText xml:space="preserve">, programmer, </w:delText>
        </w:r>
        <w:r>
          <w:delText>and tester</w:delText>
        </w:r>
        <w:r w:rsidRPr="0030598F">
          <w:delText xml:space="preserve">), which </w:delText>
        </w:r>
        <w:r>
          <w:delText>use</w:delText>
        </w:r>
        <w:r w:rsidRPr="0030598F">
          <w:delText xml:space="preserve"> </w:delText>
        </w:r>
        <w:r>
          <w:delText>the employee</w:delText>
        </w:r>
        <w:r w:rsidR="00586BCC">
          <w:delText>s</w:delText>
        </w:r>
        <w:r>
          <w:delText xml:space="preserve">’ </w:delText>
        </w:r>
        <w:r w:rsidRPr="0030598F">
          <w:delText xml:space="preserve">attributes to calculate </w:delText>
        </w:r>
        <w:r w:rsidR="00577160">
          <w:delText>their</w:delText>
        </w:r>
        <w:r w:rsidR="00577160" w:rsidRPr="0030598F">
          <w:delText xml:space="preserve"> </w:delText>
        </w:r>
        <w:r w:rsidRPr="0030598F">
          <w:delText>performance</w:delText>
        </w:r>
        <w:r>
          <w:delText xml:space="preserve"> depending on the </w:delText>
        </w:r>
        <w:r w:rsidR="00607311">
          <w:delText xml:space="preserve">respective </w:delText>
        </w:r>
        <w:r>
          <w:delText>role</w:delText>
        </w:r>
        <w:r w:rsidR="00577160">
          <w:delText>s</w:delText>
        </w:r>
        <w:r w:rsidRPr="0030598F">
          <w:delText>.</w:delText>
        </w:r>
        <w:r w:rsidR="00797566">
          <w:delText xml:space="preserve"> Their names and roles are displayed at the top corner of </w:delText>
        </w:r>
        <w:r w:rsidR="000E24BD">
          <w:fldChar w:fldCharType="begin"/>
        </w:r>
        <w:r w:rsidR="00797566">
          <w:delInstrText xml:space="preserve"> REF _Ref357627734 \h </w:delInstrText>
        </w:r>
        <w:r w:rsidR="000E24BD">
          <w:fldChar w:fldCharType="separate"/>
        </w:r>
        <w:r w:rsidR="00C647C3">
          <w:rPr>
            <w:b/>
          </w:rPr>
          <w:delText xml:space="preserve">Fig. </w:delText>
        </w:r>
        <w:r w:rsidR="00C647C3" w:rsidRPr="00C647C3">
          <w:rPr>
            <w:b/>
            <w:noProof/>
          </w:rPr>
          <w:delText>5</w:delText>
        </w:r>
        <w:r w:rsidR="000E24BD">
          <w:fldChar w:fldCharType="end"/>
        </w:r>
        <w:r w:rsidR="00797566">
          <w:delText>.</w:delText>
        </w:r>
        <w:r w:rsidRPr="0030598F">
          <w:delText xml:space="preserve"> Another element present in the game is specialization, used to define t</w:delText>
        </w:r>
        <w:r>
          <w:delText>he employee working comp</w:delText>
        </w:r>
        <w:r>
          <w:delText>e</w:delText>
        </w:r>
        <w:r>
          <w:delText>tence.</w:delText>
        </w:r>
        <w:r w:rsidRPr="0030598F">
          <w:delText xml:space="preserve"> With the specialization system, it is possible for employees to undergo training to learn new sets of skills. Also the concepts of working hours, morale</w:delText>
        </w:r>
        <w:r w:rsidR="00577160">
          <w:delText>,</w:delText>
        </w:r>
        <w:r w:rsidRPr="0030598F">
          <w:delText xml:space="preserve"> and stamina are used to modify the employee’s productivity.</w:delText>
        </w:r>
        <w:r w:rsidR="00BF259A">
          <w:delText xml:space="preserve"> The left corner of </w:delText>
        </w:r>
        <w:r w:rsidR="000E24BD">
          <w:fldChar w:fldCharType="begin"/>
        </w:r>
        <w:r w:rsidR="00BF259A">
          <w:delInstrText xml:space="preserve"> REF _Ref357627734 \h </w:delInstrText>
        </w:r>
        <w:r w:rsidR="000E24BD">
          <w:fldChar w:fldCharType="separate"/>
        </w:r>
        <w:r w:rsidR="00C647C3">
          <w:rPr>
            <w:b/>
          </w:rPr>
          <w:delText xml:space="preserve">Fig. </w:delText>
        </w:r>
        <w:r w:rsidR="00C647C3" w:rsidRPr="00C647C3">
          <w:rPr>
            <w:b/>
            <w:noProof/>
          </w:rPr>
          <w:delText>5</w:delText>
        </w:r>
        <w:r w:rsidR="000E24BD">
          <w:fldChar w:fldCharType="end"/>
        </w:r>
        <w:r w:rsidR="00BF259A">
          <w:delText xml:space="preserve"> illustrates the status of morale and stamina for each employee in the staff.</w:delText>
        </w:r>
        <w:r w:rsidRPr="0030598F">
          <w:delText xml:space="preserve"> </w:delText>
        </w:r>
        <w:r w:rsidR="000E24BD">
          <w:fldChar w:fldCharType="begin"/>
        </w:r>
        <w:r>
          <w:delInstrText xml:space="preserve"> REF _Ref356564091 \h </w:delInstrText>
        </w:r>
        <w:r w:rsidR="000E24BD">
          <w:fldChar w:fldCharType="separate"/>
        </w:r>
        <w:r w:rsidR="00C647C3">
          <w:rPr>
            <w:b/>
          </w:rPr>
          <w:delText xml:space="preserve">Fig. </w:delText>
        </w:r>
        <w:r w:rsidR="00C647C3" w:rsidRPr="00C647C3">
          <w:rPr>
            <w:b/>
            <w:noProof/>
          </w:rPr>
          <w:delText>6</w:delText>
        </w:r>
        <w:r w:rsidR="000E24BD">
          <w:fldChar w:fldCharType="end"/>
        </w:r>
        <w:r>
          <w:delText xml:space="preserve"> </w:delText>
        </w:r>
        <w:r w:rsidRPr="0030598F">
          <w:delText>shows a simpl</w:delText>
        </w:r>
        <w:r w:rsidRPr="0030598F">
          <w:delText>i</w:delText>
        </w:r>
        <w:r w:rsidRPr="0030598F">
          <w:delText xml:space="preserve">fied version of SDM’s class diagram focusing on the employee, </w:delText>
        </w:r>
        <w:r w:rsidR="00577160" w:rsidRPr="0030598F">
          <w:delText>display</w:delText>
        </w:r>
        <w:r w:rsidR="00577160">
          <w:delText>ing</w:delText>
        </w:r>
        <w:r w:rsidRPr="0030598F">
          <w:delText xml:space="preserve"> his human attributes, types of specializations, the possibility of training to acquire specializ</w:delText>
        </w:r>
        <w:r w:rsidRPr="0030598F">
          <w:delText>a</w:delText>
        </w:r>
        <w:r w:rsidRPr="0030598F">
          <w:delText>tions</w:delText>
        </w:r>
        <w:r w:rsidR="00577160">
          <w:delText>,</w:delText>
        </w:r>
        <w:r w:rsidRPr="0030598F">
          <w:delText xml:space="preserve"> and that the employee is affect</w:delText>
        </w:r>
        <w:r w:rsidR="006B318F">
          <w:delText>ed</w:delText>
        </w:r>
        <w:r w:rsidRPr="0030598F">
          <w:delText xml:space="preserve"> by </w:delText>
        </w:r>
        <w:r w:rsidR="007A5966">
          <w:delText xml:space="preserve">the </w:delText>
        </w:r>
        <w:r w:rsidRPr="0030598F">
          <w:delText xml:space="preserve">other employees </w:delText>
        </w:r>
        <w:r w:rsidR="007A5966">
          <w:delText xml:space="preserve">in </w:delText>
        </w:r>
        <w:r w:rsidRPr="0030598F">
          <w:delText>the staff team. It also illustrates the project, its characteristics and requirement.</w:delText>
        </w:r>
        <w:r w:rsidR="00075553">
          <w:delText xml:space="preserve"> The next subsections describe how the information is stored in the game and </w:delText>
        </w:r>
        <w:r w:rsidR="0026670E">
          <w:delText xml:space="preserve">show </w:delText>
        </w:r>
        <w:r w:rsidR="00075553">
          <w:delText>examples of analysis of the generated provenance graph.</w:delText>
        </w:r>
      </w:del>
    </w:p>
    <w:p w:rsidR="00A64A25" w:rsidRPr="0030598F" w:rsidRDefault="00EF6F43" w:rsidP="00BF259A">
      <w:pPr>
        <w:pStyle w:val="heading1"/>
        <w:framePr w:hSpace="187" w:wrap="around" w:hAnchor="margin" w:yAlign="top"/>
        <w:numPr>
          <w:ilvl w:val="0"/>
          <w:numId w:val="0"/>
        </w:numPr>
        <w:spacing w:before="0" w:after="0"/>
        <w:ind w:left="567" w:hanging="567"/>
        <w:rPr>
          <w:del w:id="228" w:author="Kohwalter" w:date="2013-08-26T18:36:00Z"/>
        </w:rPr>
      </w:pPr>
      <w:del w:id="229" w:author="Kohwalter" w:date="2013-08-26T18:36:00Z">
        <w:r>
          <w:rPr>
            <w:b w:val="0"/>
            <w:bCs w:val="0"/>
            <w:noProof/>
            <w:lang w:eastAsia="en-US"/>
          </w:rPr>
          <w:drawing>
            <wp:inline distT="0" distB="0" distL="0" distR="0">
              <wp:extent cx="4233636" cy="2382108"/>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srcRect/>
                      <a:stretch>
                        <a:fillRect/>
                      </a:stretch>
                    </pic:blipFill>
                    <pic:spPr bwMode="auto">
                      <a:xfrm>
                        <a:off x="0" y="0"/>
                        <a:ext cx="4233636" cy="2382108"/>
                      </a:xfrm>
                      <a:prstGeom prst="rect">
                        <a:avLst/>
                      </a:prstGeom>
                      <a:noFill/>
                      <a:ln w="9525">
                        <a:noFill/>
                        <a:miter lim="800000"/>
                        <a:headEnd/>
                        <a:tailEnd/>
                      </a:ln>
                    </pic:spPr>
                  </pic:pic>
                </a:graphicData>
              </a:graphic>
            </wp:inline>
          </w:drawing>
        </w:r>
      </w:del>
    </w:p>
    <w:p w:rsidR="00A64A25" w:rsidRPr="00086C74" w:rsidRDefault="00A64A25" w:rsidP="00BF259A">
      <w:pPr>
        <w:pStyle w:val="figurecaption0"/>
        <w:framePr w:hSpace="187" w:wrap="around" w:hAnchor="margin" w:yAlign="top"/>
        <w:jc w:val="both"/>
        <w:rPr>
          <w:del w:id="230" w:author="Kohwalter" w:date="2013-08-26T18:36:00Z"/>
        </w:rPr>
      </w:pPr>
      <w:bookmarkStart w:id="231" w:name="_Ref356564091"/>
      <w:del w:id="232" w:author="Kohwalter" w:date="2013-08-26T18:36:00Z">
        <w:r>
          <w:rPr>
            <w:b/>
          </w:rPr>
          <w:delText xml:space="preserve">Fig. </w:delText>
        </w:r>
        <w:r w:rsidR="000E24BD">
          <w:fldChar w:fldCharType="begin"/>
        </w:r>
        <w:r w:rsidR="007E34F7">
          <w:delInstrText xml:space="preserve"> SEQ "Figure" \* MERGEFORMAT </w:delInstrText>
        </w:r>
        <w:r w:rsidR="000E24BD">
          <w:fldChar w:fldCharType="separate"/>
        </w:r>
        <w:r w:rsidR="00C647C3" w:rsidRPr="00C647C3">
          <w:rPr>
            <w:b/>
            <w:noProof/>
          </w:rPr>
          <w:delText>6</w:delText>
        </w:r>
        <w:r w:rsidR="000E24BD">
          <w:fldChar w:fldCharType="end"/>
        </w:r>
        <w:bookmarkEnd w:id="231"/>
        <w:r>
          <w:rPr>
            <w:b/>
          </w:rPr>
          <w:delText>.</w:delText>
        </w:r>
        <w:r>
          <w:delText xml:space="preserve"> </w:delText>
        </w:r>
        <w:r w:rsidRPr="00897A30">
          <w:delText>SDM</w:delText>
        </w:r>
        <w:r w:rsidRPr="00B97EAB">
          <w:delText xml:space="preserve"> simplified class diagram</w:delText>
        </w:r>
        <w:r w:rsidR="00BF259A">
          <w:delText xml:space="preserve">. Yellow classes represent generic classes showed </w:delText>
        </w:r>
        <w:r w:rsidR="00682040">
          <w:delText>in</w:delText>
        </w:r>
        <w:r w:rsidR="00BF259A">
          <w:delText xml:space="preserve"> </w:delText>
        </w:r>
        <w:r w:rsidR="000E24BD">
          <w:fldChar w:fldCharType="begin"/>
        </w:r>
        <w:r w:rsidR="007E34F7">
          <w:delInstrText xml:space="preserve"> REF _Ref357175827 \h  \* MERGEFORMAT </w:delInstrText>
        </w:r>
        <w:r w:rsidR="000E24BD">
          <w:fldChar w:fldCharType="separate"/>
        </w:r>
        <w:r w:rsidR="00C647C3">
          <w:rPr>
            <w:b/>
          </w:rPr>
          <w:delText xml:space="preserve">Fig. </w:delText>
        </w:r>
        <w:r w:rsidR="00C647C3" w:rsidRPr="00C647C3">
          <w:rPr>
            <w:b/>
          </w:rPr>
          <w:delText>1</w:delText>
        </w:r>
        <w:r w:rsidR="000E24BD">
          <w:fldChar w:fldCharType="end"/>
        </w:r>
        <w:r w:rsidR="00BF259A">
          <w:delText>.</w:delText>
        </w:r>
      </w:del>
    </w:p>
    <w:p w:rsidR="00B34235" w:rsidRPr="00A03E84" w:rsidRDefault="00B34235" w:rsidP="00EE62FA">
      <w:pPr>
        <w:pStyle w:val="heading2"/>
        <w:spacing w:before="240"/>
      </w:pPr>
      <w:r w:rsidRPr="00A03E84">
        <w:t>Information Storage</w:t>
      </w:r>
    </w:p>
    <w:p w:rsidR="00607311" w:rsidRPr="000C7117" w:rsidRDefault="00B34235" w:rsidP="000C7117">
      <w:pPr>
        <w:pStyle w:val="p1a"/>
      </w:pPr>
      <w:r w:rsidRPr="001B2D5E">
        <w:t xml:space="preserve">The information structure used on SDM is similar to the one explained in </w:t>
      </w:r>
      <w:r w:rsidR="000E24BD" w:rsidRPr="001B2D5E">
        <w:fldChar w:fldCharType="begin"/>
      </w:r>
      <w:r w:rsidR="00BC0CC2">
        <w:instrText xml:space="preserve"> ADDIN ZOTERO_ITEM CSL_CITATION {"citationID":"1dopjnek5t","properties":{"formattedCitation":"[2]","plainCitation":"[2]"},"citationItems":[{"id":87,"uris":["http://zotero.org/users/1122386/items/9DCQB8VQ"],"uri":["http://zotero.org/users/1122386/items/9DCQB8VQ"],"itemData":{"id":87,"type":"</w:instrText>
      </w:r>
      <w:del w:id="233" w:author="Kohwalter" w:date="2013-08-26T18:36:00Z">
        <w:r w:rsidR="009E6A19">
          <w:delInstrText>paper-conference</w:delInstrText>
        </w:r>
      </w:del>
      <w:ins w:id="234" w:author="Kohwalter" w:date="2013-08-26T18:36:00Z">
        <w:r w:rsidR="00BC0CC2">
          <w:instrText>article-journal</w:instrText>
        </w:r>
      </w:ins>
      <w:r w:rsidR="00BC0CC2">
        <w:instrText>","title":"Provenance in Games","container-title":"</w:instrText>
      </w:r>
      <w:del w:id="235" w:author="Kohwalter" w:date="2013-08-26T18:36:00Z">
        <w:r w:rsidR="009E6A19">
          <w:delInstrText xml:space="preserve">2012 XI </w:delInstrText>
        </w:r>
      </w:del>
      <w:r w:rsidR="00BC0CC2">
        <w:instrText>Brazilian Symposium on Games and Digital Entertainment (SBGAMES)","</w:instrText>
      </w:r>
      <w:del w:id="236" w:author="Kohwalter" w:date="2013-08-26T18:36:00Z">
        <w:r w:rsidR="009E6A19">
          <w:delInstrText>publisher":"In: XI SBGames","publisher-place":"Brasilia","event":"2012 XI Brazilian Symposium on Games and Digital Entertainment (SBGAMES)","event-place":"Brasilia","</w:delInstrText>
        </w:r>
      </w:del>
      <w:r w:rsidR="00BC0CC2">
        <w:instrText>author":[{"family":"Kohwalter","given":"Troy"},{"family":"Clua","given":"Esteban"},{"family":"Murta","given":"Leonardo"}],"issued":{"date-parts":[["2012</w:instrText>
      </w:r>
      <w:del w:id="237" w:author="Kohwalter" w:date="2013-08-26T18:36:00Z">
        <w:r w:rsidR="009E6A19">
          <w:delInstrText>",11]]}}}],"</w:delInstrText>
        </w:r>
      </w:del>
      <w:ins w:id="238" w:author="Kohwalter" w:date="2013-08-26T18:36:00Z">
        <w:r w:rsidR="00BC0CC2">
          <w:instrText>"]]}}}],"</w:instrText>
        </w:r>
      </w:ins>
      <w:r w:rsidR="00BC0CC2">
        <w:instrText xml:space="preserve">schema":"https://github.com/citation-style-language/schema/raw/master/csl-citation.json"} </w:instrText>
      </w:r>
      <w:r w:rsidR="000E24BD" w:rsidRPr="001B2D5E">
        <w:fldChar w:fldCharType="separate"/>
      </w:r>
      <w:r w:rsidR="009E6A19" w:rsidRPr="009E6A19">
        <w:t>[2]</w:t>
      </w:r>
      <w:r w:rsidR="000E24BD" w:rsidRPr="001B2D5E">
        <w:fldChar w:fldCharType="end"/>
      </w:r>
      <w:r w:rsidRPr="001B2D5E">
        <w:t xml:space="preserve">. As such, each project contains a list of employees that </w:t>
      </w:r>
      <w:r w:rsidR="00586B4F">
        <w:t>are</w:t>
      </w:r>
      <w:r w:rsidR="00586B4F" w:rsidRPr="001B2D5E">
        <w:t xml:space="preserve"> </w:t>
      </w:r>
      <w:r w:rsidRPr="001B2D5E">
        <w:t xml:space="preserve">involved in its development. Each employee has a list of actions executed as well as links to other actions in case of external influences. Throughout the game, information is collected and stored for generating the provenance graph used </w:t>
      </w:r>
      <w:r w:rsidR="00586B4F">
        <w:t>during</w:t>
      </w:r>
      <w:r w:rsidR="00586B4F" w:rsidRPr="001B2D5E">
        <w:t xml:space="preserve"> </w:t>
      </w:r>
      <w:r w:rsidRPr="001B2D5E">
        <w:t>analysis. Since provenance graphs co</w:t>
      </w:r>
      <w:r w:rsidRPr="001B2D5E">
        <w:t>n</w:t>
      </w:r>
      <w:r w:rsidRPr="001B2D5E">
        <w:t xml:space="preserve">tains three types of </w:t>
      </w:r>
      <w:r w:rsidR="00A913E3">
        <w:t>vertex</w:t>
      </w:r>
      <w:r w:rsidR="00A913E3" w:rsidRPr="001B2D5E">
        <w:t xml:space="preserve"> </w:t>
      </w:r>
      <w:r w:rsidRPr="001B2D5E">
        <w:t>(</w:t>
      </w:r>
      <w:r w:rsidR="00A913E3" w:rsidRPr="005A4C6B">
        <w:rPr>
          <w:i/>
        </w:rPr>
        <w:t>activities</w:t>
      </w:r>
      <w:r w:rsidRPr="001B2D5E">
        <w:t xml:space="preserve">, </w:t>
      </w:r>
      <w:r w:rsidRPr="005A4C6B">
        <w:rPr>
          <w:i/>
        </w:rPr>
        <w:t>agents</w:t>
      </w:r>
      <w:r w:rsidRPr="001B2D5E">
        <w:t xml:space="preserve">, and </w:t>
      </w:r>
      <w:r w:rsidR="00A913E3" w:rsidRPr="005A4C6B">
        <w:rPr>
          <w:i/>
        </w:rPr>
        <w:t>entities</w:t>
      </w:r>
      <w:r w:rsidRPr="001B2D5E">
        <w:t xml:space="preserve">), the collected information is mapped to each type, according to the data model explained in </w:t>
      </w:r>
      <w:r w:rsidR="000E24BD" w:rsidRPr="001B2D5E">
        <w:fldChar w:fldCharType="begin"/>
      </w:r>
      <w:r w:rsidR="00BC0CC2">
        <w:instrText xml:space="preserve"> ADDIN ZOTERO_ITEM CSL_CITATION {"citationID":"1o13qjmbjn","properties":{"formattedCitation":"[2]","plainCitation":"[2]"},"citationItems":[{"id":87,"uris":["http://zotero.org/users/1122386/items/9DCQB8VQ"],"uri":["http://zotero.org/users/1122386/items/9DCQB8VQ"],"itemData":{"id":87,"type":"</w:instrText>
      </w:r>
      <w:del w:id="239" w:author="Kohwalter" w:date="2013-08-26T18:36:00Z">
        <w:r w:rsidR="009E6A19">
          <w:delInstrText>paper-conference</w:delInstrText>
        </w:r>
      </w:del>
      <w:ins w:id="240" w:author="Kohwalter" w:date="2013-08-26T18:36:00Z">
        <w:r w:rsidR="00BC0CC2">
          <w:instrText>article-journal</w:instrText>
        </w:r>
      </w:ins>
      <w:r w:rsidR="00BC0CC2">
        <w:instrText>","title":"Provenance in Games","container-title":"</w:instrText>
      </w:r>
      <w:del w:id="241" w:author="Kohwalter" w:date="2013-08-26T18:36:00Z">
        <w:r w:rsidR="009E6A19">
          <w:delInstrText xml:space="preserve">2012 XI </w:delInstrText>
        </w:r>
      </w:del>
      <w:r w:rsidR="00BC0CC2">
        <w:instrText>Brazilian Symposium on Games and Digital Entertainment (SBGAMES)","</w:instrText>
      </w:r>
      <w:del w:id="242" w:author="Kohwalter" w:date="2013-08-26T18:36:00Z">
        <w:r w:rsidR="009E6A19">
          <w:delInstrText>publisher":"In: XI SBGames","publisher-place":"Brasilia","event":"2012 XI Brazilian Symposium on Games and Digital Entertainment (SBGAMES)","event-place":"Brasilia","</w:delInstrText>
        </w:r>
      </w:del>
      <w:r w:rsidR="00BC0CC2">
        <w:instrText>author":[{"family":"Kohwalter","given":"Troy"},{"family":"Clua","given":"Esteban"},{"family":"Murta","given":"Leonardo"}],"issued":{"date-parts":[["2012</w:instrText>
      </w:r>
      <w:del w:id="243" w:author="Kohwalter" w:date="2013-08-26T18:36:00Z">
        <w:r w:rsidR="009E6A19">
          <w:delInstrText>",11]]}}}],"</w:delInstrText>
        </w:r>
      </w:del>
      <w:ins w:id="244" w:author="Kohwalter" w:date="2013-08-26T18:36:00Z">
        <w:r w:rsidR="00BC0CC2">
          <w:instrText>"]]}}}],"</w:instrText>
        </w:r>
      </w:ins>
      <w:r w:rsidR="00BC0CC2">
        <w:instrText xml:space="preserve">schema":"https://github.com/citation-style-language/schema/raw/master/csl-citation.json"} </w:instrText>
      </w:r>
      <w:r w:rsidR="000E24BD" w:rsidRPr="001B2D5E">
        <w:fldChar w:fldCharType="separate"/>
      </w:r>
      <w:r w:rsidR="009E6A19" w:rsidRPr="009E6A19">
        <w:t>[2]</w:t>
      </w:r>
      <w:r w:rsidR="000E24BD" w:rsidRPr="001B2D5E">
        <w:fldChar w:fldCharType="end"/>
      </w:r>
      <w:del w:id="245" w:author="Kohwalter" w:date="2013-08-26T18:36:00Z">
        <w:r w:rsidRPr="001B2D5E">
          <w:delText xml:space="preserve"> and illustrated</w:delText>
        </w:r>
        <w:r w:rsidR="002C0510">
          <w:delText xml:space="preserve"> </w:delText>
        </w:r>
        <w:r w:rsidRPr="001B2D5E">
          <w:delText>by</w:delText>
        </w:r>
        <w:r w:rsidR="008537B9">
          <w:delText xml:space="preserve"> </w:delText>
        </w:r>
        <w:r w:rsidR="000E24BD">
          <w:fldChar w:fldCharType="begin"/>
        </w:r>
        <w:r w:rsidR="008537B9">
          <w:delInstrText xml:space="preserve"> REF _Ref357175827 \h </w:delInstrText>
        </w:r>
        <w:r w:rsidR="000E24BD">
          <w:fldChar w:fldCharType="separate"/>
        </w:r>
        <w:r w:rsidR="00C647C3">
          <w:rPr>
            <w:b/>
          </w:rPr>
          <w:delText xml:space="preserve">Fig. </w:delText>
        </w:r>
        <w:r w:rsidR="00C647C3" w:rsidRPr="00C647C3">
          <w:rPr>
            <w:b/>
            <w:noProof/>
          </w:rPr>
          <w:delText>1</w:delText>
        </w:r>
        <w:r w:rsidR="000E24BD">
          <w:fldChar w:fldCharType="end"/>
        </w:r>
        <w:r w:rsidR="002C0510">
          <w:delText>.</w:delText>
        </w:r>
      </w:del>
      <w:ins w:id="246" w:author="Kohwalter" w:date="2013-08-26T18:36:00Z">
        <w:r w:rsidR="002C0510">
          <w:t>.</w:t>
        </w:r>
      </w:ins>
      <w:r w:rsidR="002C0510">
        <w:t xml:space="preserve"> </w:t>
      </w:r>
      <w:r w:rsidRPr="001B2D5E">
        <w:t xml:space="preserve">Each </w:t>
      </w:r>
      <w:r w:rsidR="00A913E3">
        <w:t>vertex</w:t>
      </w:r>
      <w:r w:rsidR="00A913E3" w:rsidRPr="001B2D5E">
        <w:t xml:space="preserve"> </w:t>
      </w:r>
      <w:r w:rsidRPr="001B2D5E">
        <w:t>co</w:t>
      </w:r>
      <w:r w:rsidRPr="001B2D5E">
        <w:t>n</w:t>
      </w:r>
      <w:r w:rsidRPr="001B2D5E">
        <w:t>tains different information according to its type.</w:t>
      </w:r>
    </w:p>
    <w:p w:rsidR="00B34235" w:rsidRPr="001B2D5E" w:rsidRDefault="001B06A8" w:rsidP="00A41C8B">
      <w:r w:rsidRPr="001B06A8">
        <w:rPr>
          <w:i/>
        </w:rPr>
        <w:t>Activities</w:t>
      </w:r>
      <w:r w:rsidR="00A913E3">
        <w:t xml:space="preserve"> vertices</w:t>
      </w:r>
      <w:r w:rsidR="00666BA7">
        <w:t>, which represent</w:t>
      </w:r>
      <w:r w:rsidR="00B34235" w:rsidRPr="001B2D5E">
        <w:t xml:space="preserve"> actions executed duri</w:t>
      </w:r>
      <w:r w:rsidR="00666BA7">
        <w:t>ng the game by emplo</w:t>
      </w:r>
      <w:r w:rsidR="00666BA7">
        <w:t>y</w:t>
      </w:r>
      <w:r w:rsidR="00666BA7">
        <w:t>ees, store</w:t>
      </w:r>
      <w:r w:rsidR="00B34235" w:rsidRPr="001B2D5E">
        <w:t xml:space="preserve"> information about </w:t>
      </w:r>
      <w:r w:rsidR="00586B4F">
        <w:t>their</w:t>
      </w:r>
      <w:r w:rsidR="00586B4F" w:rsidRPr="001B2D5E">
        <w:t xml:space="preserve"> </w:t>
      </w:r>
      <w:r w:rsidR="00B34235" w:rsidRPr="001B2D5E">
        <w:t>execution</w:t>
      </w:r>
      <w:r w:rsidR="00586B4F">
        <w:t>s</w:t>
      </w:r>
      <w:r w:rsidR="00B34235" w:rsidRPr="001B2D5E">
        <w:t>. This information includes who executed it, which task and role the employee was occupying, as well as the current morale and stamina status. Worked hours</w:t>
      </w:r>
      <w:r w:rsidR="00075553">
        <w:t xml:space="preserve">, </w:t>
      </w:r>
      <w:r w:rsidR="00B34235" w:rsidRPr="001B2D5E">
        <w:t>credits spent to execute the action</w:t>
      </w:r>
      <w:r w:rsidR="00075553">
        <w:t>, and progresses made are</w:t>
      </w:r>
      <w:r w:rsidR="00B34235" w:rsidRPr="001B2D5E">
        <w:t xml:space="preserve"> also stored</w:t>
      </w:r>
      <w:r w:rsidR="00075553">
        <w:t xml:space="preserve">. </w:t>
      </w:r>
      <w:r w:rsidR="00B34235" w:rsidRPr="001B2D5E">
        <w:t xml:space="preserve">Besides those, if the action had any external influences or used or altered </w:t>
      </w:r>
      <w:r w:rsidR="00075553">
        <w:t>entit</w:t>
      </w:r>
      <w:r w:rsidR="00D50A1C">
        <w:t>ies</w:t>
      </w:r>
      <w:r w:rsidR="00B34235" w:rsidRPr="001B2D5E">
        <w:t xml:space="preserve">, </w:t>
      </w:r>
      <w:r w:rsidR="0026670E">
        <w:t>then</w:t>
      </w:r>
      <w:r w:rsidR="00B34235" w:rsidRPr="001B2D5E">
        <w:t xml:space="preserve"> link</w:t>
      </w:r>
      <w:r w:rsidR="0026670E">
        <w:t>s</w:t>
      </w:r>
      <w:r w:rsidR="00B34235" w:rsidRPr="001B2D5E">
        <w:t xml:space="preserve"> to</w:t>
      </w:r>
      <w:r w:rsidR="0026670E">
        <w:t xml:space="preserve"> them are also stored.</w:t>
      </w:r>
    </w:p>
    <w:p w:rsidR="00B34235" w:rsidRDefault="001B06A8" w:rsidP="00A41C8B">
      <w:r w:rsidRPr="001B06A8">
        <w:rPr>
          <w:i/>
        </w:rPr>
        <w:t>Agent</w:t>
      </w:r>
      <w:r w:rsidR="00B34235" w:rsidRPr="001B2D5E">
        <w:t xml:space="preserve"> </w:t>
      </w:r>
      <w:r w:rsidR="00A913E3">
        <w:t>vertices</w:t>
      </w:r>
      <w:r w:rsidR="00B34235" w:rsidRPr="001B2D5E">
        <w:t>, representing employees, store the employee’s name, his current staff grade, his level, human attributes</w:t>
      </w:r>
      <w:r w:rsidR="00AF7678">
        <w:t>,</w:t>
      </w:r>
      <w:r w:rsidR="00B34235" w:rsidRPr="001B2D5E">
        <w:t xml:space="preserve"> which are used in the game, and specializ</w:t>
      </w:r>
      <w:r w:rsidR="00B34235" w:rsidRPr="001B2D5E">
        <w:t>a</w:t>
      </w:r>
      <w:r w:rsidR="00B34235" w:rsidRPr="001B2D5E">
        <w:t xml:space="preserve">tions. </w:t>
      </w:r>
      <w:r w:rsidRPr="001B06A8">
        <w:rPr>
          <w:i/>
        </w:rPr>
        <w:t>Entities</w:t>
      </w:r>
      <w:r w:rsidR="00A913E3" w:rsidRPr="001B2D5E">
        <w:t xml:space="preserve"> </w:t>
      </w:r>
      <w:r w:rsidR="00A913E3">
        <w:t>vertices</w:t>
      </w:r>
      <w:r w:rsidR="00A913E3" w:rsidRPr="001B2D5E">
        <w:t xml:space="preserve"> </w:t>
      </w:r>
      <w:r w:rsidR="00B34235" w:rsidRPr="001B2D5E">
        <w:t xml:space="preserve">represent </w:t>
      </w:r>
      <w:r w:rsidRPr="001B06A8">
        <w:rPr>
          <w:i/>
        </w:rPr>
        <w:t>Prototypes</w:t>
      </w:r>
      <w:r w:rsidR="00B34235" w:rsidRPr="001B2D5E">
        <w:t xml:space="preserve">, </w:t>
      </w:r>
      <w:r w:rsidRPr="001B06A8">
        <w:rPr>
          <w:i/>
        </w:rPr>
        <w:t>Test Cases</w:t>
      </w:r>
      <w:r w:rsidR="00B34235" w:rsidRPr="001B2D5E">
        <w:t>, and</w:t>
      </w:r>
      <w:r w:rsidR="00A913E3">
        <w:t xml:space="preserve"> instances of the</w:t>
      </w:r>
      <w:r w:rsidR="00B34235" w:rsidRPr="001B2D5E">
        <w:t xml:space="preserve"> </w:t>
      </w:r>
      <w:r w:rsidRPr="001B06A8">
        <w:rPr>
          <w:i/>
        </w:rPr>
        <w:t>Project</w:t>
      </w:r>
      <w:r w:rsidR="00A913E3">
        <w:rPr>
          <w:i/>
        </w:rPr>
        <w:t xml:space="preserve">’s </w:t>
      </w:r>
      <w:r w:rsidRPr="001B06A8">
        <w:t>development</w:t>
      </w:r>
      <w:r w:rsidR="00B34235" w:rsidRPr="001B2D5E">
        <w:t xml:space="preserve">. </w:t>
      </w:r>
      <w:r w:rsidR="00A64A25">
        <w:t>All information from the game is collected in real time, during the ex</w:t>
      </w:r>
      <w:r w:rsidR="00A64A25">
        <w:t>e</w:t>
      </w:r>
      <w:r w:rsidR="00A64A25">
        <w:t>cution of actions and events</w:t>
      </w:r>
      <w:r w:rsidR="000377E5">
        <w:t xml:space="preserve">. </w:t>
      </w:r>
      <w:ins w:id="247" w:author="Kohwalter" w:date="2013-08-26T18:36:00Z">
        <w:r w:rsidR="000377E5">
          <w:t>Thus it is required to change the method responsible for executing each action and event to also store information</w:t>
        </w:r>
        <w:r w:rsidR="00A64A25">
          <w:t xml:space="preserve">. </w:t>
        </w:r>
      </w:ins>
      <w:r w:rsidR="00B34235" w:rsidRPr="001B2D5E">
        <w:t xml:space="preserve">After the data is collected and extracted, a provenance graph corresponding to that scenario is generated and displayed for </w:t>
      </w:r>
      <w:ins w:id="248" w:author="Kohwalter" w:date="2013-08-26T18:36:00Z">
        <w:r w:rsidR="000377E5">
          <w:t xml:space="preserve">visual </w:t>
        </w:r>
      </w:ins>
      <w:r w:rsidR="00B34235" w:rsidRPr="001B2D5E">
        <w:t>analysis, similar</w:t>
      </w:r>
      <w:r w:rsidR="00AF7678">
        <w:t>ly</w:t>
      </w:r>
      <w:r w:rsidR="00B34235" w:rsidRPr="001B2D5E">
        <w:t xml:space="preserve"> to the one presented by </w:t>
      </w:r>
      <w:r w:rsidR="000E24BD">
        <w:fldChar w:fldCharType="begin"/>
      </w:r>
      <w:r w:rsidR="00A913E3">
        <w:instrText xml:space="preserve"> REF _Ref356558255 \h </w:instrText>
      </w:r>
      <w:r w:rsidR="000E24BD">
        <w:fldChar w:fldCharType="separate"/>
      </w:r>
      <w:r w:rsidR="00C70D7F">
        <w:rPr>
          <w:b/>
        </w:rPr>
        <w:t xml:space="preserve">Fig. </w:t>
      </w:r>
      <w:r w:rsidR="00C70D7F" w:rsidRPr="00C70D7F">
        <w:rPr>
          <w:b/>
          <w:noProof/>
        </w:rPr>
        <w:t>2</w:t>
      </w:r>
      <w:r w:rsidR="000E24BD">
        <w:fldChar w:fldCharType="end"/>
      </w:r>
      <w:r w:rsidR="00B34235" w:rsidRPr="001B2D5E">
        <w:t>.</w:t>
      </w:r>
    </w:p>
    <w:p w:rsidR="00B34235" w:rsidRPr="00A03E84" w:rsidRDefault="00B34235" w:rsidP="001B2D5E">
      <w:pPr>
        <w:pStyle w:val="heading2"/>
      </w:pPr>
      <w:r w:rsidRPr="00A03E84">
        <w:lastRenderedPageBreak/>
        <w:t>Provenance Graph</w:t>
      </w:r>
    </w:p>
    <w:p w:rsidR="00B34235" w:rsidRPr="00975E62" w:rsidRDefault="00B34235" w:rsidP="001B2D5E">
      <w:pPr>
        <w:pStyle w:val="p1a"/>
      </w:pPr>
      <w:r w:rsidRPr="00A03E84">
        <w:t>With the adaptations made in the original SDM</w:t>
      </w:r>
      <w:r w:rsidRPr="00975E62">
        <w:t xml:space="preserve"> </w:t>
      </w:r>
      <w:r w:rsidR="000E24BD" w:rsidRPr="00975E62">
        <w:fldChar w:fldCharType="begin"/>
      </w:r>
      <w:r w:rsidR="00BC0CC2">
        <w:instrText xml:space="preserve"> ADDIN ZOTERO_ITEM CSL_CITATION {"citationID":"1iag3q8nc","properties":{"formattedCitation":"[2]","plainCitation":"[2]"},"citationItems":[{"id":87,"uris":["http://zotero.org/users/1122386/items/9DCQB8VQ"],"uri":["http://zotero.org/users/1122386/items/9DCQB8VQ"],"itemData":{"id":87,"type":"</w:instrText>
      </w:r>
      <w:del w:id="249" w:author="Kohwalter" w:date="2013-08-26T18:36:00Z">
        <w:r w:rsidR="009E6A19">
          <w:delInstrText>paper-conference</w:delInstrText>
        </w:r>
      </w:del>
      <w:ins w:id="250" w:author="Kohwalter" w:date="2013-08-26T18:36:00Z">
        <w:r w:rsidR="00BC0CC2">
          <w:instrText>article-journal</w:instrText>
        </w:r>
      </w:ins>
      <w:r w:rsidR="00BC0CC2">
        <w:instrText>","title":"Provenance in Games","container-title":"</w:instrText>
      </w:r>
      <w:del w:id="251" w:author="Kohwalter" w:date="2013-08-26T18:36:00Z">
        <w:r w:rsidR="009E6A19">
          <w:delInstrText xml:space="preserve">2012 XI </w:delInstrText>
        </w:r>
      </w:del>
      <w:r w:rsidR="00BC0CC2">
        <w:instrText>Brazilian Symposium on Games and Digital Entertainment (SBGAMES)","</w:instrText>
      </w:r>
      <w:del w:id="252" w:author="Kohwalter" w:date="2013-08-26T18:36:00Z">
        <w:r w:rsidR="009E6A19">
          <w:delInstrText>publisher":"In: XI SBGames","publisher-place":"Brasilia","event":"2012 XI Brazilian Symposium on Games and Digital Entertainment (SBGAMES)","event-place":"Brasilia","</w:delInstrText>
        </w:r>
      </w:del>
      <w:r w:rsidR="00BC0CC2">
        <w:instrText>author":[{"family":"Kohwalter","given":"Troy"},{"family":"Clua","given":"Esteban"},{"family":"Murta","given":"Leonardo"}],"issued":{"date-parts":[["2012</w:instrText>
      </w:r>
      <w:del w:id="253" w:author="Kohwalter" w:date="2013-08-26T18:36:00Z">
        <w:r w:rsidR="009E6A19">
          <w:delInstrText>",11]]}}}],"</w:delInstrText>
        </w:r>
      </w:del>
      <w:ins w:id="254" w:author="Kohwalter" w:date="2013-08-26T18:36:00Z">
        <w:r w:rsidR="00BC0CC2">
          <w:instrText>"]]}}}],"</w:instrText>
        </w:r>
      </w:ins>
      <w:r w:rsidR="00BC0CC2">
        <w:instrText xml:space="preserve">schema":"https://github.com/citation-style-language/schema/raw/master/csl-citation.json"} </w:instrText>
      </w:r>
      <w:r w:rsidR="000E24BD" w:rsidRPr="00975E62">
        <w:fldChar w:fldCharType="separate"/>
      </w:r>
      <w:r w:rsidR="009E6A19" w:rsidRPr="009E6A19">
        <w:t>[2]</w:t>
      </w:r>
      <w:r w:rsidR="000E24BD" w:rsidRPr="00975E62">
        <w:fldChar w:fldCharType="end"/>
      </w:r>
      <w:r w:rsidRPr="00975E62">
        <w:t xml:space="preserve">, it is possible to </w:t>
      </w:r>
      <w:r w:rsidR="001368F1">
        <w:t>collect</w:t>
      </w:r>
      <w:r w:rsidRPr="00975E62">
        <w:t xml:space="preserve"> data</w:t>
      </w:r>
      <w:r w:rsidR="001368F1">
        <w:t xml:space="preserve"> and use it to generate a provenance graph</w:t>
      </w:r>
      <w:r w:rsidRPr="00975E62">
        <w:t>. The collected game data</w:t>
      </w:r>
      <w:r w:rsidR="001368F1">
        <w:t xml:space="preserve">, known as </w:t>
      </w:r>
      <w:r w:rsidR="001368F1" w:rsidRPr="001368F1">
        <w:rPr>
          <w:i/>
        </w:rPr>
        <w:t xml:space="preserve">game </w:t>
      </w:r>
      <w:del w:id="255" w:author="Kohwalter" w:date="2013-08-26T18:36:00Z">
        <w:r w:rsidR="001368F1" w:rsidRPr="001368F1">
          <w:rPr>
            <w:i/>
          </w:rPr>
          <w:delText>flow</w:delText>
        </w:r>
      </w:del>
      <w:ins w:id="256" w:author="Kohwalter" w:date="2013-08-26T18:36:00Z">
        <w:r w:rsidR="003D4BB7">
          <w:rPr>
            <w:i/>
          </w:rPr>
          <w:t>flux</w:t>
        </w:r>
      </w:ins>
      <w:r w:rsidR="001368F1" w:rsidRPr="001368F1">
        <w:rPr>
          <w:i/>
        </w:rPr>
        <w:t xml:space="preserve"> log</w:t>
      </w:r>
      <w:r w:rsidR="001368F1">
        <w:t>,</w:t>
      </w:r>
      <w:r w:rsidRPr="00975E62">
        <w:t xml:space="preserve"> is exported to </w:t>
      </w:r>
      <w:proofErr w:type="spellStart"/>
      <w:r w:rsidR="002E0DDC" w:rsidRPr="00975E62">
        <w:rPr>
          <w:i/>
        </w:rPr>
        <w:t>Pro</w:t>
      </w:r>
      <w:r w:rsidR="002E0DDC">
        <w:rPr>
          <w:i/>
        </w:rPr>
        <w:t>v</w:t>
      </w:r>
      <w:proofErr w:type="spellEnd"/>
      <w:r w:rsidR="002E0DDC" w:rsidRPr="00975E62">
        <w:rPr>
          <w:i/>
        </w:rPr>
        <w:t xml:space="preserve"> </w:t>
      </w:r>
      <w:r w:rsidRPr="00975E62">
        <w:rPr>
          <w:i/>
        </w:rPr>
        <w:t>Viewer</w:t>
      </w:r>
      <w:r w:rsidRPr="00975E62">
        <w:t xml:space="preserve">. In that application, the data is processed and used to generate a provenance graph </w:t>
      </w:r>
      <w:r w:rsidR="001368F1">
        <w:t>to aid in the</w:t>
      </w:r>
      <w:r w:rsidRPr="00975E62">
        <w:t xml:space="preserve"> analysis</w:t>
      </w:r>
      <w:r w:rsidR="001368F1">
        <w:t xml:space="preserve"> process</w:t>
      </w:r>
      <w:r w:rsidRPr="00975E62">
        <w:t>.</w:t>
      </w:r>
    </w:p>
    <w:p w:rsidR="00B34235" w:rsidRDefault="00B34235" w:rsidP="001B2D5E">
      <w:r w:rsidRPr="00975E62">
        <w:t>By analyzing the graph</w:t>
      </w:r>
      <w:r w:rsidR="001C660B">
        <w:t>,</w:t>
      </w:r>
      <w:r w:rsidRPr="00975E62">
        <w:t xml:space="preserve"> it is possible to reach some conclusions of why the story progressed the way it did. As an</w:t>
      </w:r>
      <w:r w:rsidR="00541476">
        <w:t xml:space="preserve"> example</w:t>
      </w:r>
      <w:r w:rsidR="00541476" w:rsidRPr="006D63C0">
        <w:rPr>
          <w:rStyle w:val="FootnoteReference"/>
        </w:rPr>
        <w:footnoteReference w:id="1"/>
      </w:r>
      <w:r w:rsidR="00541476">
        <w:t xml:space="preserve">, </w:t>
      </w:r>
      <w:r w:rsidR="000E24BD">
        <w:fldChar w:fldCharType="begin"/>
      </w:r>
      <w:r w:rsidR="008756BD">
        <w:instrText xml:space="preserve"> REF _</w:instrText>
      </w:r>
      <w:del w:id="257" w:author="Kohwalter" w:date="2013-08-26T18:36:00Z">
        <w:r w:rsidR="00C9453A">
          <w:delInstrText>Ref357175673</w:delInstrText>
        </w:r>
      </w:del>
      <w:ins w:id="258" w:author="Kohwalter" w:date="2013-08-26T18:36:00Z">
        <w:r w:rsidR="008756BD">
          <w:instrText>Ref364345168</w:instrText>
        </w:r>
      </w:ins>
      <w:r w:rsidR="008756BD">
        <w:instrText xml:space="preserve"> \h </w:instrText>
      </w:r>
      <w:r w:rsidR="000E24BD">
        <w:fldChar w:fldCharType="separate"/>
      </w:r>
      <w:r w:rsidR="00C70D7F">
        <w:rPr>
          <w:b/>
        </w:rPr>
        <w:t xml:space="preserve">Fig. </w:t>
      </w:r>
      <w:r w:rsidR="00C70D7F" w:rsidRPr="00C70D7F">
        <w:rPr>
          <w:b/>
          <w:noProof/>
        </w:rPr>
        <w:t>4</w:t>
      </w:r>
      <w:r w:rsidR="000E24BD">
        <w:fldChar w:fldCharType="end"/>
      </w:r>
      <w:r w:rsidR="008756BD">
        <w:t xml:space="preserve"> </w:t>
      </w:r>
      <w:r w:rsidRPr="00975E62">
        <w:t xml:space="preserve">illustrates a scenario where the player had </w:t>
      </w:r>
      <w:r>
        <w:t>financial</w:t>
      </w:r>
      <w:r w:rsidRPr="00975E62">
        <w:t xml:space="preserve"> problem</w:t>
      </w:r>
      <w:r>
        <w:t>s</w:t>
      </w:r>
      <w:r w:rsidRPr="00975E62">
        <w:t xml:space="preserve">. To simplify the picture, some collapses were made, omitting most of the </w:t>
      </w:r>
      <w:r w:rsidRPr="00975E62">
        <w:rPr>
          <w:i/>
        </w:rPr>
        <w:t>agent’s</w:t>
      </w:r>
      <w:r w:rsidRPr="00975E62">
        <w:t xml:space="preserve"> </w:t>
      </w:r>
      <w:r w:rsidR="00A24654">
        <w:rPr>
          <w:i/>
        </w:rPr>
        <w:t>activities</w:t>
      </w:r>
      <w:r w:rsidRPr="00975E62">
        <w:t xml:space="preserve">. The </w:t>
      </w:r>
      <w:r w:rsidR="00A24654">
        <w:rPr>
          <w:i/>
        </w:rPr>
        <w:t>entities</w:t>
      </w:r>
      <w:r w:rsidR="00A24654" w:rsidRPr="00975E62">
        <w:t xml:space="preserve"> </w:t>
      </w:r>
      <w:r w:rsidRPr="00975E62">
        <w:t>represent instances of the deve</w:t>
      </w:r>
      <w:r w:rsidRPr="00975E62">
        <w:t>l</w:t>
      </w:r>
      <w:r w:rsidRPr="00975E62">
        <w:t xml:space="preserve">opment stage </w:t>
      </w:r>
      <w:r>
        <w:t>and are colored according</w:t>
      </w:r>
      <w:r w:rsidRPr="00975E62">
        <w:t xml:space="preserve"> </w:t>
      </w:r>
      <w:r>
        <w:t xml:space="preserve">to </w:t>
      </w:r>
      <w:r w:rsidRPr="00975E62">
        <w:t xml:space="preserve">the player’s </w:t>
      </w:r>
      <w:r>
        <w:t>financial condition</w:t>
      </w:r>
      <w:r w:rsidRPr="00975E62">
        <w:t xml:space="preserve">. The </w:t>
      </w:r>
      <w:r w:rsidR="00A24654">
        <w:rPr>
          <w:i/>
        </w:rPr>
        <w:t>activ</w:t>
      </w:r>
      <w:r w:rsidR="00A24654">
        <w:rPr>
          <w:i/>
        </w:rPr>
        <w:t>i</w:t>
      </w:r>
      <w:r w:rsidR="00A24654">
        <w:rPr>
          <w:i/>
        </w:rPr>
        <w:t>ties</w:t>
      </w:r>
      <w:r w:rsidR="00A24654" w:rsidRPr="00975E62">
        <w:t xml:space="preserve"> </w:t>
      </w:r>
      <w:r w:rsidRPr="00975E62">
        <w:t>present in the picture represent hiring actions in gray and resig</w:t>
      </w:r>
      <w:r w:rsidR="000C5445">
        <w:t xml:space="preserve">ning actions </w:t>
      </w:r>
      <w:r w:rsidRPr="00975E62">
        <w:t>in brown.</w:t>
      </w:r>
    </w:p>
    <w:p w:rsidR="00F132C4" w:rsidRPr="00975E62" w:rsidRDefault="00EF6F43" w:rsidP="00C90A9E">
      <w:pPr>
        <w:spacing w:before="240" w:after="120"/>
        <w:ind w:firstLine="0"/>
        <w:jc w:val="center"/>
        <w:rPr>
          <w:del w:id="259" w:author="Kohwalter" w:date="2013-08-26T18:36:00Z"/>
        </w:rPr>
      </w:pPr>
      <w:del w:id="260" w:author="Kohwalter" w:date="2013-08-26T18:36:00Z">
        <w:r>
          <w:rPr>
            <w:noProof/>
            <w:lang w:eastAsia="en-US"/>
          </w:rPr>
          <w:drawing>
            <wp:inline distT="0" distB="0" distL="0" distR="0">
              <wp:extent cx="3620449" cy="1666875"/>
              <wp:effectExtent l="19050" t="0" r="0" b="0"/>
              <wp:docPr id="2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620449" cy="1666875"/>
                      </a:xfrm>
                      <a:prstGeom prst="rect">
                        <a:avLst/>
                      </a:prstGeom>
                      <a:noFill/>
                      <a:ln>
                        <a:noFill/>
                      </a:ln>
                    </pic:spPr>
                  </pic:pic>
                </a:graphicData>
              </a:graphic>
            </wp:inline>
          </w:drawing>
        </w:r>
      </w:del>
    </w:p>
    <w:p w:rsidR="00F132C4" w:rsidRPr="00975E62" w:rsidRDefault="00EF6F43" w:rsidP="00C90A9E">
      <w:pPr>
        <w:spacing w:before="240" w:after="120"/>
        <w:ind w:firstLine="0"/>
        <w:jc w:val="center"/>
        <w:rPr>
          <w:ins w:id="261" w:author="Kohwalter" w:date="2013-08-26T18:36:00Z"/>
        </w:rPr>
      </w:pPr>
      <w:ins w:id="262" w:author="Kohwalter" w:date="2013-08-26T18:36:00Z">
        <w:r>
          <w:rPr>
            <w:noProof/>
            <w:lang w:eastAsia="en-US"/>
          </w:rPr>
          <w:drawing>
            <wp:inline distT="0" distB="0" distL="0" distR="0">
              <wp:extent cx="4381500" cy="1019175"/>
              <wp:effectExtent l="1905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srcRect/>
                      <a:stretch>
                        <a:fillRect/>
                      </a:stretch>
                    </pic:blipFill>
                    <pic:spPr bwMode="auto">
                      <a:xfrm>
                        <a:off x="0" y="0"/>
                        <a:ext cx="4381500" cy="1019175"/>
                      </a:xfrm>
                      <a:prstGeom prst="rect">
                        <a:avLst/>
                      </a:prstGeom>
                      <a:noFill/>
                      <a:ln w="9525">
                        <a:noFill/>
                        <a:miter lim="800000"/>
                        <a:headEnd/>
                        <a:tailEnd/>
                      </a:ln>
                    </pic:spPr>
                  </pic:pic>
                </a:graphicData>
              </a:graphic>
            </wp:inline>
          </w:drawing>
        </w:r>
      </w:ins>
    </w:p>
    <w:p w:rsidR="000E24BD" w:rsidRDefault="00751F78" w:rsidP="000E24BD">
      <w:pPr>
        <w:pStyle w:val="figurecaption0"/>
        <w:jc w:val="both"/>
        <w:pPrChange w:id="263" w:author="Kohwalter" w:date="2013-08-26T18:36:00Z">
          <w:pPr>
            <w:pStyle w:val="figurecaption0"/>
          </w:pPr>
        </w:pPrChange>
      </w:pPr>
      <w:bookmarkStart w:id="264" w:name="_Ref364345168"/>
      <w:bookmarkStart w:id="265" w:name="_Ref357175673"/>
      <w:bookmarkStart w:id="266" w:name="_Ref357175577"/>
      <w:proofErr w:type="gramStart"/>
      <w:r>
        <w:rPr>
          <w:b/>
        </w:rPr>
        <w:t>Fig.</w:t>
      </w:r>
      <w:proofErr w:type="gramEnd"/>
      <w:r>
        <w:rPr>
          <w:b/>
        </w:rPr>
        <w:t xml:space="preserve"> </w:t>
      </w:r>
      <w:fldSimple w:instr=" SEQ &quot;Figure&quot; \* MERGEFORMAT ">
        <w:r w:rsidR="00C70D7F" w:rsidRPr="00C70D7F">
          <w:rPr>
            <w:b/>
            <w:noProof/>
          </w:rPr>
          <w:t>4</w:t>
        </w:r>
      </w:fldSimple>
      <w:bookmarkEnd w:id="264"/>
      <w:bookmarkEnd w:id="265"/>
      <w:r>
        <w:rPr>
          <w:b/>
        </w:rPr>
        <w:t>.</w:t>
      </w:r>
      <w:r>
        <w:t xml:space="preserve"> </w:t>
      </w:r>
      <w:r w:rsidR="00F132C4" w:rsidRPr="00751F78">
        <w:t>An</w:t>
      </w:r>
      <w:r w:rsidR="00F132C4" w:rsidRPr="008074E8">
        <w:t xml:space="preserve"> example of credits status filter</w:t>
      </w:r>
      <w:del w:id="267" w:author="Kohwalter" w:date="2013-08-26T18:36:00Z">
        <w:r w:rsidR="00F132C4" w:rsidRPr="008074E8">
          <w:delText>.</w:delText>
        </w:r>
        <w:r w:rsidR="00F132C4" w:rsidRPr="00111BC6">
          <w:rPr>
            <w:noProof/>
          </w:rPr>
          <w:delText xml:space="preserve"> </w:delText>
        </w:r>
      </w:del>
      <w:ins w:id="268" w:author="Kohwalter" w:date="2013-08-26T18:36:00Z">
        <w:r>
          <w:t xml:space="preserve"> (a)</w:t>
        </w:r>
        <w:bookmarkEnd w:id="266"/>
        <w:r>
          <w:t xml:space="preserve"> and</w:t>
        </w:r>
        <w:r w:rsidR="00F132C4" w:rsidRPr="00111BC6">
          <w:rPr>
            <w:noProof/>
          </w:rPr>
          <w:t xml:space="preserve"> </w:t>
        </w:r>
        <w:r>
          <w:rPr>
            <w:noProof/>
          </w:rPr>
          <w:t xml:space="preserve">the </w:t>
        </w:r>
        <w:r>
          <w:t>n</w:t>
        </w:r>
        <w:r w:rsidRPr="008537B9">
          <w:t>on-collapsed</w:t>
        </w:r>
        <w:r>
          <w:t xml:space="preserve"> provenance</w:t>
        </w:r>
        <w:r w:rsidRPr="008074E8">
          <w:t xml:space="preserve"> graph</w:t>
        </w:r>
        <w:r w:rsidR="008756BD">
          <w:t xml:space="preserve"> (b)</w:t>
        </w:r>
        <w:r w:rsidRPr="008074E8">
          <w:t xml:space="preserve"> </w:t>
        </w:r>
        <w:r>
          <w:t>using filter: Morale</w:t>
        </w:r>
        <w:r w:rsidR="00732665">
          <w:t>. Brown activity vertices represent employees leaving the player’s staff.</w:t>
        </w:r>
      </w:ins>
    </w:p>
    <w:p w:rsidR="00541476" w:rsidRDefault="000E24BD" w:rsidP="00C9453A">
      <w:r>
        <w:fldChar w:fldCharType="begin"/>
      </w:r>
      <w:r w:rsidR="008756BD">
        <w:instrText xml:space="preserve"> REF _</w:instrText>
      </w:r>
      <w:del w:id="269" w:author="Kohwalter" w:date="2013-08-26T18:36:00Z">
        <w:r w:rsidR="00C9453A">
          <w:delInstrText>Ref357175673</w:delInstrText>
        </w:r>
      </w:del>
      <w:ins w:id="270" w:author="Kohwalter" w:date="2013-08-26T18:36:00Z">
        <w:r w:rsidR="008756BD">
          <w:instrText>Ref364345168</w:instrText>
        </w:r>
      </w:ins>
      <w:r w:rsidR="008756BD">
        <w:instrText xml:space="preserve"> \h </w:instrText>
      </w:r>
      <w:r>
        <w:fldChar w:fldCharType="separate"/>
      </w:r>
      <w:r w:rsidR="00C70D7F">
        <w:rPr>
          <w:b/>
        </w:rPr>
        <w:t xml:space="preserve">Fig. </w:t>
      </w:r>
      <w:r w:rsidR="00C70D7F" w:rsidRPr="00C70D7F">
        <w:rPr>
          <w:b/>
          <w:noProof/>
        </w:rPr>
        <w:t>4</w:t>
      </w:r>
      <w:r>
        <w:fldChar w:fldCharType="end"/>
      </w:r>
      <w:r w:rsidR="00C9453A">
        <w:t xml:space="preserve"> </w:t>
      </w:r>
      <w:r w:rsidR="00B34235" w:rsidRPr="00975E62">
        <w:t xml:space="preserve">was already subject </w:t>
      </w:r>
      <w:r w:rsidR="000C5445">
        <w:t>of</w:t>
      </w:r>
      <w:r w:rsidR="000C5445" w:rsidRPr="00975E62">
        <w:t xml:space="preserve"> </w:t>
      </w:r>
      <w:r w:rsidR="00A24654">
        <w:t>a</w:t>
      </w:r>
      <w:r w:rsidR="00A64A25">
        <w:t>n</w:t>
      </w:r>
      <w:r w:rsidR="00A24654">
        <w:t xml:space="preserve"> </w:t>
      </w:r>
      <w:r w:rsidR="00A64A25">
        <w:t xml:space="preserve">attribute status display and a </w:t>
      </w:r>
      <w:r w:rsidR="00A24654">
        <w:t xml:space="preserve">filter to show the player’s </w:t>
      </w:r>
      <w:r w:rsidR="00B34235" w:rsidRPr="00AD63DE">
        <w:t xml:space="preserve">credits </w:t>
      </w:r>
      <w:r w:rsidR="00A24654" w:rsidRPr="00AD63DE">
        <w:t>status</w:t>
      </w:r>
      <w:r w:rsidR="00B34235" w:rsidRPr="00975E62">
        <w:t xml:space="preserve">, both in the edges and in the </w:t>
      </w:r>
      <w:r w:rsidR="00AD63DE">
        <w:t>vertices</w:t>
      </w:r>
      <w:r w:rsidR="00B34235" w:rsidRPr="00975E62">
        <w:t xml:space="preserve">. In </w:t>
      </w:r>
      <w:r w:rsidR="00AD63DE">
        <w:t>vertex</w:t>
      </w:r>
      <w:r w:rsidR="00AD63DE" w:rsidRPr="00975E62">
        <w:t xml:space="preserve"> </w:t>
      </w:r>
      <w:r w:rsidR="00B34235" w:rsidRPr="00975E62">
        <w:t xml:space="preserve">1, the project had a substantial </w:t>
      </w:r>
      <w:r w:rsidR="00AD63DE">
        <w:t xml:space="preserve">financial </w:t>
      </w:r>
      <w:r w:rsidR="00B34235" w:rsidRPr="00AD63DE">
        <w:t>income</w:t>
      </w:r>
      <w:r w:rsidR="00B34235" w:rsidRPr="00975E62">
        <w:t xml:space="preserve"> and a new employee was hired, as marked by the thick green edge </w:t>
      </w:r>
      <w:r w:rsidR="000C5445">
        <w:t>to</w:t>
      </w:r>
      <w:r w:rsidR="000C5445" w:rsidRPr="00975E62">
        <w:t xml:space="preserve"> </w:t>
      </w:r>
      <w:r w:rsidR="00B34235" w:rsidRPr="00975E62">
        <w:t>an</w:t>
      </w:r>
      <w:r w:rsidR="00B34235" w:rsidRPr="00975E62">
        <w:rPr>
          <w:i/>
        </w:rPr>
        <w:t xml:space="preserve"> agent </w:t>
      </w:r>
      <w:r w:rsidR="00B34235" w:rsidRPr="00975E62">
        <w:t xml:space="preserve">and thick red edge </w:t>
      </w:r>
      <w:r w:rsidR="000C5445">
        <w:t>to</w:t>
      </w:r>
      <w:r w:rsidR="000C5445" w:rsidRPr="00975E62">
        <w:t xml:space="preserve"> </w:t>
      </w:r>
      <w:r w:rsidR="00B34235" w:rsidRPr="00975E62">
        <w:t xml:space="preserve">a gray dotted </w:t>
      </w:r>
      <w:r w:rsidR="00AD63DE">
        <w:rPr>
          <w:i/>
        </w:rPr>
        <w:t>activities</w:t>
      </w:r>
      <w:r w:rsidR="00B34235" w:rsidRPr="00975E62">
        <w:t>. The pla</w:t>
      </w:r>
      <w:r w:rsidR="00B34235" w:rsidRPr="00975E62">
        <w:t>y</w:t>
      </w:r>
      <w:r w:rsidR="00B34235" w:rsidRPr="00975E62">
        <w:t xml:space="preserve">er’s credits are also in a green zone as marked by the project’s </w:t>
      </w:r>
      <w:r w:rsidR="00AD63DE">
        <w:t>vertex</w:t>
      </w:r>
      <w:r w:rsidR="00AD63DE" w:rsidRPr="00975E62">
        <w:t xml:space="preserve"> </w:t>
      </w:r>
      <w:r w:rsidR="00B34235" w:rsidRPr="00975E62">
        <w:t xml:space="preserve">color. However, due to the hiring fee paid in </w:t>
      </w:r>
      <w:r w:rsidR="00AD63DE">
        <w:t>vertex</w:t>
      </w:r>
      <w:r w:rsidR="00AD63DE" w:rsidRPr="00975E62">
        <w:t xml:space="preserve"> </w:t>
      </w:r>
      <w:r w:rsidR="00B34235" w:rsidRPr="00975E62">
        <w:t xml:space="preserve">1 and the resources used by the staff in </w:t>
      </w:r>
      <w:r w:rsidR="00AD63DE">
        <w:t>vertex</w:t>
      </w:r>
      <w:r w:rsidR="00AD63DE" w:rsidRPr="00975E62">
        <w:t xml:space="preserve"> </w:t>
      </w:r>
      <w:r w:rsidR="00B34235" w:rsidRPr="00975E62">
        <w:t xml:space="preserve">2, the player’s credits changed to a yellow zone, even with the minor income from </w:t>
      </w:r>
      <w:r w:rsidR="00B34235" w:rsidRPr="00975E62">
        <w:rPr>
          <w:i/>
        </w:rPr>
        <w:t>agent</w:t>
      </w:r>
      <w:r w:rsidR="00C9453A">
        <w:t xml:space="preserve"> </w:t>
      </w:r>
      <w:del w:id="271" w:author="Kohwalter" w:date="2013-08-26T18:36:00Z">
        <w:r w:rsidR="00C9453A">
          <w:delText>A</w:delText>
        </w:r>
      </w:del>
      <w:ins w:id="272" w:author="Kohwalter" w:date="2013-08-26T18:36:00Z">
        <w:r w:rsidR="00C9453A">
          <w:t>A</w:t>
        </w:r>
        <w:r w:rsidR="00751F78">
          <w:t>g</w:t>
        </w:r>
      </w:ins>
      <w:r w:rsidR="00C9453A">
        <w:t>.</w:t>
      </w:r>
    </w:p>
    <w:p w:rsidR="0087428D" w:rsidRDefault="00B34235" w:rsidP="00F132C4">
      <w:r w:rsidRPr="00975E62">
        <w:t xml:space="preserve">In </w:t>
      </w:r>
      <w:r w:rsidR="00AD63DE">
        <w:t>vertex</w:t>
      </w:r>
      <w:r w:rsidR="00AD63DE" w:rsidRPr="00975E62">
        <w:t xml:space="preserve"> </w:t>
      </w:r>
      <w:r w:rsidRPr="00975E62">
        <w:t xml:space="preserve">3, the player’s credits changed to red zone due to payments, meaning that his resources are almost empty and </w:t>
      </w:r>
      <w:r w:rsidR="009B2409">
        <w:t xml:space="preserve">he </w:t>
      </w:r>
      <w:r w:rsidRPr="00975E62">
        <w:t>will not have enough credits to keep paying his employees. When that happens, employee</w:t>
      </w:r>
      <w:r w:rsidR="00C30767">
        <w:t>s</w:t>
      </w:r>
      <w:r w:rsidRPr="00975E62">
        <w:t xml:space="preserve">’ morale is lowered due to the lack of payment and if it reaches red zone, they can resign, as shown by brown </w:t>
      </w:r>
      <w:r w:rsidR="00AD63DE">
        <w:rPr>
          <w:i/>
        </w:rPr>
        <w:t>activities</w:t>
      </w:r>
      <w:r w:rsidRPr="00975E62">
        <w:t>. Observing</w:t>
      </w:r>
      <w:r w:rsidR="00751F78">
        <w:t xml:space="preserve"> </w:t>
      </w:r>
      <w:r w:rsidR="000E24BD">
        <w:fldChar w:fldCharType="begin"/>
      </w:r>
      <w:r w:rsidR="008756BD">
        <w:instrText xml:space="preserve"> REF _</w:instrText>
      </w:r>
      <w:del w:id="273" w:author="Kohwalter" w:date="2013-08-26T18:36:00Z">
        <w:r w:rsidR="008537B9">
          <w:delInstrText>Ref357176295</w:delInstrText>
        </w:r>
      </w:del>
      <w:ins w:id="274" w:author="Kohwalter" w:date="2013-08-26T18:36:00Z">
        <w:r w:rsidR="008756BD">
          <w:instrText>Ref364345168</w:instrText>
        </w:r>
      </w:ins>
      <w:r w:rsidR="008756BD">
        <w:instrText xml:space="preserve"> \h </w:instrText>
      </w:r>
      <w:r w:rsidR="000E24BD">
        <w:fldChar w:fldCharType="separate"/>
      </w:r>
      <w:r w:rsidR="00C70D7F">
        <w:rPr>
          <w:b/>
        </w:rPr>
        <w:t xml:space="preserve">Fig. </w:t>
      </w:r>
      <w:r w:rsidR="00C70D7F" w:rsidRPr="00C70D7F">
        <w:rPr>
          <w:b/>
          <w:noProof/>
        </w:rPr>
        <w:t>4</w:t>
      </w:r>
      <w:r w:rsidR="000E24BD">
        <w:fldChar w:fldCharType="end"/>
      </w:r>
      <w:r w:rsidRPr="00975E62">
        <w:t xml:space="preserve">, we can see </w:t>
      </w:r>
      <w:r w:rsidR="00C30767">
        <w:t xml:space="preserve">the </w:t>
      </w:r>
      <w:r w:rsidRPr="00975E62">
        <w:t>employees’ morale getting lower by lack of pa</w:t>
      </w:r>
      <w:r w:rsidRPr="00975E62">
        <w:t>y</w:t>
      </w:r>
      <w:r w:rsidRPr="00975E62">
        <w:t>ment. This helps us to understand why they resigned. Without credits to hire new employees and</w:t>
      </w:r>
      <w:r w:rsidR="00666BA7">
        <w:t xml:space="preserve"> without a staff, the player lo</w:t>
      </w:r>
      <w:r w:rsidRPr="00975E62">
        <w:t>ses the game.</w:t>
      </w:r>
      <w:r w:rsidR="00AD63DE">
        <w:t xml:space="preserve"> </w:t>
      </w:r>
    </w:p>
    <w:p w:rsidR="00086C74" w:rsidRPr="00975E62" w:rsidRDefault="00EF6F43" w:rsidP="00C90A9E">
      <w:pPr>
        <w:spacing w:before="240" w:after="120"/>
        <w:ind w:firstLine="0"/>
        <w:jc w:val="center"/>
        <w:rPr>
          <w:del w:id="275" w:author="Kohwalter" w:date="2013-08-26T18:36:00Z"/>
        </w:rPr>
      </w:pPr>
      <w:del w:id="276" w:author="Kohwalter" w:date="2013-08-26T18:36:00Z">
        <w:r>
          <w:rPr>
            <w:noProof/>
            <w:lang w:eastAsia="en-US"/>
          </w:rPr>
          <w:drawing>
            <wp:inline distT="0" distB="0" distL="0" distR="0">
              <wp:extent cx="3600450" cy="1674769"/>
              <wp:effectExtent l="19050" t="0" r="0" b="0"/>
              <wp:docPr id="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602802" cy="1675863"/>
                      </a:xfrm>
                      <a:prstGeom prst="rect">
                        <a:avLst/>
                      </a:prstGeom>
                      <a:noFill/>
                      <a:ln>
                        <a:noFill/>
                      </a:ln>
                    </pic:spPr>
                  </pic:pic>
                </a:graphicData>
              </a:graphic>
            </wp:inline>
          </w:drawing>
        </w:r>
      </w:del>
    </w:p>
    <w:p w:rsidR="00086C74" w:rsidRDefault="008537B9" w:rsidP="008537B9">
      <w:pPr>
        <w:pStyle w:val="figurecaption0"/>
        <w:rPr>
          <w:del w:id="277" w:author="Kohwalter" w:date="2013-08-26T18:36:00Z"/>
        </w:rPr>
      </w:pPr>
      <w:bookmarkStart w:id="278" w:name="_Ref357176295"/>
      <w:del w:id="279" w:author="Kohwalter" w:date="2013-08-26T18:36:00Z">
        <w:r>
          <w:rPr>
            <w:b/>
          </w:rPr>
          <w:delText xml:space="preserve">Fig. </w:delText>
        </w:r>
        <w:r w:rsidR="000E24BD">
          <w:fldChar w:fldCharType="begin"/>
        </w:r>
        <w:r w:rsidR="007E34F7">
          <w:delInstrText xml:space="preserve"> SEQ "Figure" \* MERGEFORMAT </w:delInstrText>
        </w:r>
        <w:r w:rsidR="000E24BD">
          <w:fldChar w:fldCharType="separate"/>
        </w:r>
        <w:r w:rsidR="00C647C3" w:rsidRPr="00C647C3">
          <w:rPr>
            <w:b/>
            <w:noProof/>
          </w:rPr>
          <w:delText>8</w:delText>
        </w:r>
        <w:r w:rsidR="000E24BD">
          <w:fldChar w:fldCharType="end"/>
        </w:r>
        <w:bookmarkEnd w:id="278"/>
        <w:r>
          <w:rPr>
            <w:b/>
          </w:rPr>
          <w:delText>.</w:delText>
        </w:r>
        <w:r>
          <w:delText xml:space="preserve"> </w:delText>
        </w:r>
        <w:r w:rsidR="00086C74" w:rsidRPr="008537B9">
          <w:delText>Non-collapsed</w:delText>
        </w:r>
        <w:r w:rsidR="00A20CA1">
          <w:delText xml:space="preserve"> provenance</w:delText>
        </w:r>
        <w:r w:rsidR="00086C74" w:rsidRPr="008074E8">
          <w:delText xml:space="preserve"> graph from </w:delText>
        </w:r>
        <w:r w:rsidR="000E24BD">
          <w:fldChar w:fldCharType="begin"/>
        </w:r>
        <w:r>
          <w:delInstrText xml:space="preserve"> REF _Ref357175673 \h </w:delInstrText>
        </w:r>
        <w:r w:rsidR="000E24BD">
          <w:fldChar w:fldCharType="separate"/>
        </w:r>
        <w:r w:rsidR="00C647C3">
          <w:rPr>
            <w:b/>
          </w:rPr>
          <w:delText xml:space="preserve">Fig. </w:delText>
        </w:r>
        <w:r w:rsidR="00C647C3" w:rsidRPr="00C647C3">
          <w:rPr>
            <w:b/>
            <w:noProof/>
          </w:rPr>
          <w:delText>7</w:delText>
        </w:r>
        <w:r w:rsidR="000E24BD">
          <w:fldChar w:fldCharType="end"/>
        </w:r>
        <w:r>
          <w:delText xml:space="preserve"> using filter: Morale</w:delText>
        </w:r>
      </w:del>
    </w:p>
    <w:p w:rsidR="00B34235" w:rsidRDefault="00AD63DE" w:rsidP="001B2D5E">
      <w:r>
        <w:t>This analysis can be used to detect player’s behaviors and the reasons of why they los</w:t>
      </w:r>
      <w:r w:rsidR="00A64A25">
        <w:t>t</w:t>
      </w:r>
      <w:r>
        <w:t xml:space="preserve"> the game. In the example, the cause was </w:t>
      </w:r>
      <w:r w:rsidR="00A64A25">
        <w:t xml:space="preserve">the </w:t>
      </w:r>
      <w:r>
        <w:t>lack of resources due to hiring</w:t>
      </w:r>
      <w:r w:rsidR="00EC6E88">
        <w:t xml:space="preserve"> a new employee</w:t>
      </w:r>
      <w:r>
        <w:t>.</w:t>
      </w:r>
      <w:r w:rsidR="00EC6E88">
        <w:t xml:space="preserve"> If </w:t>
      </w:r>
      <w:r w:rsidR="00A20CA1">
        <w:t>it was necessary to hire a new employee</w:t>
      </w:r>
      <w:r w:rsidR="00EC6E88">
        <w:t xml:space="preserve">, then there is a problem that requires immediate attention. However, hiring an employee causes the player to lose </w:t>
      </w:r>
      <w:r w:rsidR="00EC6E88">
        <w:lastRenderedPageBreak/>
        <w:t>the game</w:t>
      </w:r>
      <w:r w:rsidR="00A20CA1">
        <w:t>, leading to the conclusion that if</w:t>
      </w:r>
      <w:r w:rsidR="00EC6E88">
        <w:t xml:space="preserve"> hiring is optional, then some changes might also be required because the penalty is too severe and causes the player to lose, i</w:t>
      </w:r>
      <w:r w:rsidR="00EC6E88">
        <w:t>n</w:t>
      </w:r>
      <w:r w:rsidR="00EC6E88">
        <w:t>stead of giving only a small setback.</w:t>
      </w:r>
    </w:p>
    <w:p w:rsidR="00DE6385" w:rsidRDefault="00EF6F43" w:rsidP="00DE6385">
      <w:pPr>
        <w:framePr w:hSpace="187" w:wrap="around" w:hAnchor="text" w:yAlign="bottom"/>
        <w:ind w:firstLine="0"/>
        <w:jc w:val="center"/>
        <w:rPr>
          <w:ins w:id="280" w:author="Kohwalter" w:date="2013-08-26T18:36:00Z"/>
        </w:rPr>
      </w:pPr>
      <w:ins w:id="281" w:author="Kohwalter" w:date="2013-08-26T18:36:00Z">
        <w:r>
          <w:rPr>
            <w:noProof/>
            <w:lang w:eastAsia="en-US"/>
          </w:rPr>
          <w:drawing>
            <wp:inline distT="0" distB="0" distL="0" distR="0">
              <wp:extent cx="4391025" cy="3124200"/>
              <wp:effectExtent l="19050" t="0" r="9525" b="0"/>
              <wp:docPr id="1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srcRect/>
                      <a:stretch>
                        <a:fillRect/>
                      </a:stretch>
                    </pic:blipFill>
                    <pic:spPr bwMode="auto">
                      <a:xfrm>
                        <a:off x="0" y="0"/>
                        <a:ext cx="4391025" cy="3124200"/>
                      </a:xfrm>
                      <a:prstGeom prst="rect">
                        <a:avLst/>
                      </a:prstGeom>
                      <a:noFill/>
                      <a:ln w="9525">
                        <a:noFill/>
                        <a:miter lim="800000"/>
                        <a:headEnd/>
                        <a:tailEnd/>
                      </a:ln>
                    </pic:spPr>
                  </pic:pic>
                </a:graphicData>
              </a:graphic>
            </wp:inline>
          </w:drawing>
        </w:r>
      </w:ins>
    </w:p>
    <w:p w:rsidR="00DE6385" w:rsidRDefault="00DE6385" w:rsidP="00DE6385">
      <w:pPr>
        <w:pStyle w:val="figurecaption0"/>
        <w:framePr w:hSpace="187" w:wrap="around" w:hAnchor="text" w:yAlign="bottom"/>
        <w:jc w:val="both"/>
        <w:rPr>
          <w:ins w:id="282" w:author="Kohwalter" w:date="2013-08-26T18:36:00Z"/>
        </w:rPr>
      </w:pPr>
      <w:bookmarkStart w:id="283" w:name="_Ref356744283"/>
      <w:proofErr w:type="gramStart"/>
      <w:ins w:id="284" w:author="Kohwalter" w:date="2013-08-26T18:36:00Z">
        <w:r>
          <w:rPr>
            <w:b/>
          </w:rPr>
          <w:t>Fig.</w:t>
        </w:r>
        <w:proofErr w:type="gramEnd"/>
        <w:r>
          <w:rPr>
            <w:b/>
          </w:rPr>
          <w:t xml:space="preserve"> </w:t>
        </w:r>
        <w:r w:rsidR="000E24BD">
          <w:fldChar w:fldCharType="begin"/>
        </w:r>
        <w:r w:rsidR="004D126F">
          <w:instrText xml:space="preserve"> SEQ "Figure" \* MERGEFORMAT </w:instrText>
        </w:r>
        <w:r w:rsidR="000E24BD">
          <w:fldChar w:fldCharType="separate"/>
        </w:r>
      </w:ins>
      <w:r w:rsidR="00C70D7F" w:rsidRPr="00C70D7F">
        <w:rPr>
          <w:b/>
          <w:noProof/>
        </w:rPr>
        <w:t>5</w:t>
      </w:r>
      <w:ins w:id="285" w:author="Kohwalter" w:date="2013-08-26T18:36:00Z">
        <w:r w:rsidR="000E24BD">
          <w:fldChar w:fldCharType="end"/>
        </w:r>
        <w:bookmarkEnd w:id="283"/>
        <w:r>
          <w:rPr>
            <w:b/>
          </w:rPr>
          <w:t>.</w:t>
        </w:r>
      </w:ins>
      <w:moveToRangeStart w:id="286" w:author="Kohwalter" w:date="2013-08-26T18:36:00Z" w:name="move365305507"/>
      <w:moveTo w:id="287" w:author="Kohwalter" w:date="2013-08-26T18:36:00Z">
        <w:r>
          <w:t xml:space="preserve"> </w:t>
        </w:r>
        <w:r w:rsidRPr="001B2D5E">
          <w:t>Example</w:t>
        </w:r>
        <w:r w:rsidRPr="008074E8">
          <w:t xml:space="preserve"> of a provenance graph analysis</w:t>
        </w:r>
        <w:r w:rsidRPr="00975E62">
          <w:t>.</w:t>
        </w:r>
        <w:r>
          <w:t xml:space="preserve"> The entity is project’s stages of the develo</w:t>
        </w:r>
        <w:r>
          <w:t>p</w:t>
        </w:r>
        <w:r>
          <w:t>ment. Agents are employees from the development staff, with the programmer being the upper agent and the manager the lower one.</w:t>
        </w:r>
      </w:moveTo>
      <w:moveToRangeEnd w:id="286"/>
      <w:ins w:id="288" w:author="Kohwalter" w:date="2013-08-26T18:36:00Z">
        <w:r>
          <w:t xml:space="preserve"> Graph u</w:t>
        </w:r>
        <w:r w:rsidRPr="008074E8">
          <w:t xml:space="preserve">sing </w:t>
        </w:r>
        <w:r>
          <w:t>different display features</w:t>
        </w:r>
        <w:r w:rsidRPr="008074E8">
          <w:t xml:space="preserve">: </w:t>
        </w:r>
        <w:r>
          <w:t>default mode</w:t>
        </w:r>
        <w:r w:rsidR="00732665">
          <w:t xml:space="preserve"> (</w:t>
        </w:r>
        <w:r w:rsidR="003D4BB7">
          <w:t>gra</w:t>
        </w:r>
        <w:r w:rsidR="00732665">
          <w:t>y activity vertices)</w:t>
        </w:r>
        <w:r>
          <w:t xml:space="preserve"> displaying edge values (a), </w:t>
        </w:r>
        <w:r w:rsidRPr="008074E8">
          <w:t>working hours</w:t>
        </w:r>
        <w:r>
          <w:t xml:space="preserve"> (b), stamina (c), and morale </w:t>
        </w:r>
        <w:r w:rsidR="00732665">
          <w:t xml:space="preserve">visualization modes </w:t>
        </w:r>
        <w:r>
          <w:t>(d)</w:t>
        </w:r>
        <w:r w:rsidRPr="008074E8">
          <w:t>.</w:t>
        </w:r>
        <w:r w:rsidR="001049ED">
          <w:t xml:space="preserve"> Red </w:t>
        </w:r>
        <w:r w:rsidR="0036212D">
          <w:t xml:space="preserve">vertices </w:t>
        </w:r>
        <w:r w:rsidR="001049ED">
          <w:t xml:space="preserve">represent low, yellow represent </w:t>
        </w:r>
        <w:r w:rsidR="00F4354F">
          <w:t>average,</w:t>
        </w:r>
        <w:r w:rsidR="001049ED">
          <w:t xml:space="preserve"> and green repr</w:t>
        </w:r>
        <w:r w:rsidR="001049ED">
          <w:t>e</w:t>
        </w:r>
        <w:r w:rsidR="001049ED">
          <w:t>sent high value</w:t>
        </w:r>
        <w:r w:rsidR="0036212D">
          <w:t>s</w:t>
        </w:r>
        <w:r w:rsidR="001049ED">
          <w:t>.</w:t>
        </w:r>
      </w:ins>
    </w:p>
    <w:p w:rsidR="00086C74" w:rsidRDefault="00B34235" w:rsidP="001A27C7">
      <w:r w:rsidRPr="00975E62">
        <w:t xml:space="preserve">Another example of analysis is checking </w:t>
      </w:r>
      <w:r w:rsidR="009D1E72">
        <w:t xml:space="preserve">the </w:t>
      </w:r>
      <w:r w:rsidRPr="00975E62">
        <w:t>employee productivity and unde</w:t>
      </w:r>
      <w:r w:rsidRPr="00975E62">
        <w:t>r</w:t>
      </w:r>
      <w:r w:rsidRPr="00975E62">
        <w:t>standing why variations occurred</w:t>
      </w:r>
      <w:r w:rsidR="00086C74" w:rsidRPr="00086C74">
        <w:t xml:space="preserve"> </w:t>
      </w:r>
      <w:r w:rsidR="00086C74">
        <w:t>by using multiple filters to test theories</w:t>
      </w:r>
      <w:r w:rsidRPr="00975E62">
        <w:t>. In SDM, productivity is defined by the executed task, the amount of outside help, the emplo</w:t>
      </w:r>
      <w:r w:rsidRPr="00975E62">
        <w:t>y</w:t>
      </w:r>
      <w:r w:rsidRPr="00975E62">
        <w:t>ee’s job (junior, mid-level, and senior), the working hours, and the stamina and m</w:t>
      </w:r>
      <w:r w:rsidRPr="00975E62">
        <w:t>o</w:t>
      </w:r>
      <w:r w:rsidRPr="00975E62">
        <w:t xml:space="preserve">rale stats. </w:t>
      </w:r>
      <w:r w:rsidR="000E24BD">
        <w:fldChar w:fldCharType="begin"/>
      </w:r>
      <w:r w:rsidR="00A24654">
        <w:instrText xml:space="preserve"> REF _Ref356744283 \h </w:instrText>
      </w:r>
      <w:r w:rsidR="000E24BD">
        <w:fldChar w:fldCharType="separate"/>
      </w:r>
      <w:ins w:id="289" w:author="Kohwalter" w:date="2013-08-26T18:36:00Z">
        <w:r w:rsidR="00C70D7F">
          <w:rPr>
            <w:b/>
          </w:rPr>
          <w:t xml:space="preserve">Fig. </w:t>
        </w:r>
      </w:ins>
      <w:r w:rsidR="00C70D7F" w:rsidRPr="00C70D7F">
        <w:rPr>
          <w:b/>
          <w:noProof/>
        </w:rPr>
        <w:t>5</w:t>
      </w:r>
      <w:r w:rsidR="000E24BD">
        <w:fldChar w:fldCharType="end"/>
      </w:r>
      <w:r w:rsidRPr="00975E62">
        <w:t xml:space="preserve"> illustrates an example scenario. To simplify the graph visualization due to size limits, we foc</w:t>
      </w:r>
      <w:r w:rsidR="00666BA7">
        <w:t>us only o</w:t>
      </w:r>
      <w:r w:rsidRPr="00975E62">
        <w:t xml:space="preserve">n two </w:t>
      </w:r>
      <w:r w:rsidRPr="00975E62">
        <w:rPr>
          <w:i/>
        </w:rPr>
        <w:t>agents</w:t>
      </w:r>
      <w:r w:rsidRPr="00975E62">
        <w:t xml:space="preserve"> and the </w:t>
      </w:r>
      <w:r w:rsidR="003F0B25">
        <w:rPr>
          <w:i/>
        </w:rPr>
        <w:t>entity</w:t>
      </w:r>
      <w:r w:rsidR="003F0B25" w:rsidRPr="00975E62">
        <w:t xml:space="preserve"> </w:t>
      </w:r>
      <w:r w:rsidRPr="00975E62">
        <w:t xml:space="preserve">known as “project”. Those </w:t>
      </w:r>
      <w:r w:rsidRPr="00975E62">
        <w:rPr>
          <w:i/>
        </w:rPr>
        <w:t>agent</w:t>
      </w:r>
      <w:r w:rsidR="00666BA7">
        <w:rPr>
          <w:i/>
        </w:rPr>
        <w:t>s</w:t>
      </w:r>
      <w:r w:rsidRPr="00975E62">
        <w:rPr>
          <w:i/>
        </w:rPr>
        <w:t>’</w:t>
      </w:r>
      <w:r w:rsidRPr="00975E62">
        <w:t xml:space="preserve"> roles are programmer and manager, with the manager acting as a su</w:t>
      </w:r>
      <w:r w:rsidRPr="00975E62">
        <w:t>p</w:t>
      </w:r>
      <w:r w:rsidRPr="00975E62">
        <w:t xml:space="preserve">porting role for the programmer. </w:t>
      </w:r>
    </w:p>
    <w:p w:rsidR="00B34235" w:rsidRDefault="00B34235" w:rsidP="001B2D5E">
      <w:r w:rsidRPr="00975E62">
        <w:t xml:space="preserve">Analyzing the picture we can see that the programmer’s productivity fluctuated throughout </w:t>
      </w:r>
      <w:r w:rsidR="003F0B25">
        <w:t>vertices</w:t>
      </w:r>
      <w:r w:rsidR="003F0B25" w:rsidRPr="00975E62">
        <w:t xml:space="preserve"> </w:t>
      </w:r>
      <w:r w:rsidRPr="00975E62">
        <w:t>1 to 7. We can also see that the manager did not cause this fluct</w:t>
      </w:r>
      <w:r w:rsidRPr="00975E62">
        <w:t>u</w:t>
      </w:r>
      <w:r w:rsidRPr="00975E62">
        <w:t xml:space="preserve">ation, since his aid bonus did not have much variation. In </w:t>
      </w:r>
      <w:r w:rsidR="003F0B25">
        <w:t>vertex</w:t>
      </w:r>
      <w:r w:rsidR="003F0B25" w:rsidRPr="00975E62">
        <w:t xml:space="preserve"> </w:t>
      </w:r>
      <w:r w:rsidRPr="00975E62">
        <w:t>2</w:t>
      </w:r>
      <w:r w:rsidR="00C071A6">
        <w:t>,</w:t>
      </w:r>
      <w:r w:rsidRPr="00975E62">
        <w:t xml:space="preserve"> </w:t>
      </w:r>
      <w:r w:rsidR="00C071A6">
        <w:t>t</w:t>
      </w:r>
      <w:r w:rsidRPr="00975E62">
        <w:t>he</w:t>
      </w:r>
      <w:r w:rsidR="00C071A6">
        <w:t xml:space="preserve"> programmer</w:t>
      </w:r>
      <w:r w:rsidRPr="00975E62">
        <w:t xml:space="preserve"> maximizes his productivity at the cost of quality. </w:t>
      </w:r>
      <w:r w:rsidR="00A64A25">
        <w:t xml:space="preserve">This information, as well as other details about the vertex, is displayed in the vertex’s tooltip. </w:t>
      </w:r>
      <w:r w:rsidRPr="00975E62">
        <w:t xml:space="preserve">The change in </w:t>
      </w:r>
      <w:r w:rsidR="003F0B25">
        <w:t>vertex</w:t>
      </w:r>
      <w:r w:rsidR="003F0B25" w:rsidRPr="00975E62">
        <w:t xml:space="preserve"> </w:t>
      </w:r>
      <w:r w:rsidRPr="00975E62">
        <w:t xml:space="preserve">3 can be identified by </w:t>
      </w:r>
      <w:r w:rsidR="000C2CD5">
        <w:t>observing</w:t>
      </w:r>
      <w:r w:rsidRPr="00975E62">
        <w:t xml:space="preserve"> his working hours, which can be done by looking at each individual </w:t>
      </w:r>
      <w:r w:rsidR="003F0B25">
        <w:t>vertex</w:t>
      </w:r>
      <w:r w:rsidR="003F0B25" w:rsidRPr="00975E62">
        <w:t xml:space="preserve"> </w:t>
      </w:r>
      <w:r w:rsidRPr="00975E62">
        <w:t>or by adding a filter, as shown in</w:t>
      </w:r>
      <w:r w:rsidR="00DE6385">
        <w:t xml:space="preserve"> </w:t>
      </w:r>
      <w:r w:rsidR="000E24BD">
        <w:fldChar w:fldCharType="begin"/>
      </w:r>
      <w:r w:rsidR="00DE6385">
        <w:instrText xml:space="preserve"> REF _</w:instrText>
      </w:r>
      <w:del w:id="290" w:author="Kohwalter" w:date="2013-08-26T18:36:00Z">
        <w:r w:rsidR="00A24654">
          <w:delInstrText>Ref356744340</w:delInstrText>
        </w:r>
      </w:del>
      <w:ins w:id="291" w:author="Kohwalter" w:date="2013-08-26T18:36:00Z">
        <w:r w:rsidR="00DE6385">
          <w:instrText>Ref356744283</w:instrText>
        </w:r>
      </w:ins>
      <w:r w:rsidR="00DE6385">
        <w:instrText xml:space="preserve"> \h </w:instrText>
      </w:r>
      <w:r w:rsidR="000E24BD">
        <w:fldChar w:fldCharType="separate"/>
      </w:r>
      <w:ins w:id="292" w:author="Kohwalter" w:date="2013-08-26T18:36:00Z">
        <w:r w:rsidR="00C70D7F">
          <w:rPr>
            <w:b/>
          </w:rPr>
          <w:t xml:space="preserve">Fig. </w:t>
        </w:r>
      </w:ins>
      <w:r w:rsidR="00C70D7F" w:rsidRPr="00C70D7F">
        <w:rPr>
          <w:b/>
          <w:noProof/>
        </w:rPr>
        <w:t>5</w:t>
      </w:r>
      <w:r w:rsidR="000E24BD">
        <w:fldChar w:fldCharType="end"/>
      </w:r>
      <w:r w:rsidRPr="00975E62">
        <w:t>.</w:t>
      </w:r>
    </w:p>
    <w:p w:rsidR="00C647C3" w:rsidRDefault="00C647C3" w:rsidP="00C647C3">
      <w:r w:rsidRPr="00975E62">
        <w:lastRenderedPageBreak/>
        <w:t xml:space="preserve">In </w:t>
      </w:r>
      <w:r w:rsidR="000E24BD">
        <w:fldChar w:fldCharType="begin"/>
      </w:r>
      <w:r w:rsidR="00DE6385">
        <w:instrText xml:space="preserve"> REF _</w:instrText>
      </w:r>
      <w:del w:id="293" w:author="Kohwalter" w:date="2013-08-26T18:36:00Z">
        <w:r>
          <w:delInstrText>Ref356744340</w:delInstrText>
        </w:r>
      </w:del>
      <w:ins w:id="294" w:author="Kohwalter" w:date="2013-08-26T18:36:00Z">
        <w:r w:rsidR="00DE6385">
          <w:instrText>Ref356744283</w:instrText>
        </w:r>
      </w:ins>
      <w:r w:rsidR="00DE6385">
        <w:instrText xml:space="preserve"> \h </w:instrText>
      </w:r>
      <w:r w:rsidR="000E24BD">
        <w:fldChar w:fldCharType="separate"/>
      </w:r>
      <w:ins w:id="295" w:author="Kohwalter" w:date="2013-08-26T18:36:00Z">
        <w:r w:rsidR="00C70D7F">
          <w:rPr>
            <w:b/>
          </w:rPr>
          <w:t xml:space="preserve">Fig. </w:t>
        </w:r>
      </w:ins>
      <w:r w:rsidR="00C70D7F" w:rsidRPr="00C70D7F">
        <w:rPr>
          <w:b/>
          <w:noProof/>
        </w:rPr>
        <w:t>5</w:t>
      </w:r>
      <w:r w:rsidR="000E24BD">
        <w:fldChar w:fldCharType="end"/>
      </w:r>
      <w:r w:rsidR="00197485">
        <w:t xml:space="preserve"> </w:t>
      </w:r>
      <w:r>
        <w:t>one</w:t>
      </w:r>
      <w:r w:rsidRPr="00975E62">
        <w:t xml:space="preserve"> can see via the change from yellow to red that the programmer’s working hours per day increased. Since the </w:t>
      </w:r>
      <w:r>
        <w:rPr>
          <w:i/>
        </w:rPr>
        <w:t>activity</w:t>
      </w:r>
      <w:r w:rsidRPr="00975E62">
        <w:t xml:space="preserve"> in </w:t>
      </w:r>
      <w:r>
        <w:t>vertex</w:t>
      </w:r>
      <w:r w:rsidRPr="00975E62">
        <w:t xml:space="preserve"> 3 is red, it means the employee is doing extra hours, which increases his productivity. From </w:t>
      </w:r>
      <w:r>
        <w:t>vertices</w:t>
      </w:r>
      <w:r w:rsidRPr="00975E62">
        <w:t xml:space="preserve"> 3 to 7, his working hours remained unaltered. Therefore, the change from </w:t>
      </w:r>
      <w:r>
        <w:t>vertices</w:t>
      </w:r>
      <w:r w:rsidRPr="00975E62">
        <w:t xml:space="preserve"> 2 to 3 was mainly due the change on his daily working time. However, if we look at </w:t>
      </w:r>
      <w:r>
        <w:t>vertex</w:t>
      </w:r>
      <w:r w:rsidRPr="00975E62">
        <w:t xml:space="preserve"> 4, we can see a drop in his productivity.</w:t>
      </w:r>
    </w:p>
    <w:p w:rsidR="00C647C3" w:rsidRDefault="00C647C3" w:rsidP="001B2D5E">
      <w:pPr>
        <w:rPr>
          <w:del w:id="296" w:author="Kohwalter" w:date="2013-08-26T18:36:00Z"/>
        </w:rPr>
      </w:pPr>
    </w:p>
    <w:p w:rsidR="00B65CC9" w:rsidRDefault="00EF6F43" w:rsidP="00B65CC9">
      <w:pPr>
        <w:ind w:firstLine="0"/>
        <w:jc w:val="center"/>
        <w:rPr>
          <w:del w:id="297" w:author="Kohwalter" w:date="2013-08-26T18:36:00Z"/>
        </w:rPr>
      </w:pPr>
      <w:del w:id="298" w:author="Kohwalter" w:date="2013-08-26T18:36:00Z">
        <w:r>
          <w:rPr>
            <w:noProof/>
            <w:lang w:eastAsia="en-US"/>
          </w:rPr>
          <w:drawing>
            <wp:inline distT="0" distB="0" distL="0" distR="0">
              <wp:extent cx="2933700" cy="1723385"/>
              <wp:effectExtent l="19050" t="0" r="0" b="0"/>
              <wp:docPr id="3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941465" cy="1727947"/>
                      </a:xfrm>
                      <a:prstGeom prst="rect">
                        <a:avLst/>
                      </a:prstGeom>
                      <a:noFill/>
                      <a:ln>
                        <a:noFill/>
                      </a:ln>
                    </pic:spPr>
                  </pic:pic>
                </a:graphicData>
              </a:graphic>
            </wp:inline>
          </w:drawing>
        </w:r>
      </w:del>
    </w:p>
    <w:p w:rsidR="00B65CC9" w:rsidRDefault="00B65CC9" w:rsidP="00B65CC9">
      <w:pPr>
        <w:pStyle w:val="figurecaption0"/>
        <w:jc w:val="both"/>
        <w:rPr>
          <w:del w:id="299" w:author="Kohwalter" w:date="2013-08-26T18:36:00Z"/>
        </w:rPr>
      </w:pPr>
      <w:del w:id="300" w:author="Kohwalter" w:date="2013-08-26T18:36:00Z">
        <w:r>
          <w:rPr>
            <w:b/>
          </w:rPr>
          <w:delText xml:space="preserve">Fig. </w:delText>
        </w:r>
        <w:r w:rsidR="000E24BD">
          <w:fldChar w:fldCharType="begin"/>
        </w:r>
        <w:r w:rsidR="007E34F7">
          <w:delInstrText xml:space="preserve"> SEQ "Figure" \* MERGEFORMAT </w:delInstrText>
        </w:r>
        <w:r w:rsidR="000E24BD">
          <w:fldChar w:fldCharType="separate"/>
        </w:r>
        <w:r w:rsidR="00C647C3" w:rsidRPr="00C647C3">
          <w:rPr>
            <w:b/>
            <w:noProof/>
          </w:rPr>
          <w:delText>9</w:delText>
        </w:r>
        <w:r w:rsidR="000E24BD">
          <w:fldChar w:fldCharType="end"/>
        </w:r>
        <w:r>
          <w:rPr>
            <w:b/>
          </w:rPr>
          <w:delText>.</w:delText>
        </w:r>
      </w:del>
      <w:moveFromRangeStart w:id="301" w:author="Kohwalter" w:date="2013-08-26T18:36:00Z" w:name="move365305507"/>
      <w:moveFrom w:id="302" w:author="Kohwalter" w:date="2013-08-26T18:36:00Z">
        <w:r w:rsidR="00DE6385">
          <w:t xml:space="preserve"> </w:t>
        </w:r>
        <w:r w:rsidR="00DE6385" w:rsidRPr="001B2D5E">
          <w:t>Example</w:t>
        </w:r>
        <w:r w:rsidR="00DE6385" w:rsidRPr="008074E8">
          <w:t xml:space="preserve"> of a provenance graph analysis</w:t>
        </w:r>
        <w:r w:rsidR="00DE6385" w:rsidRPr="00975E62">
          <w:t>.</w:t>
        </w:r>
        <w:r w:rsidR="00DE6385">
          <w:t xml:space="preserve"> The entity is project’s stages of the develo</w:t>
        </w:r>
        <w:r w:rsidR="00DE6385">
          <w:t>p</w:t>
        </w:r>
        <w:r w:rsidR="00DE6385">
          <w:t>ment. Agents are employees from the development staff, with the programmer being the upper agent and the manager the lower one.</w:t>
        </w:r>
      </w:moveFrom>
      <w:moveFromRangeEnd w:id="301"/>
    </w:p>
    <w:p w:rsidR="00B65CC9" w:rsidRPr="00975E62" w:rsidRDefault="00EF6F43" w:rsidP="00B65CC9">
      <w:pPr>
        <w:keepNext/>
        <w:spacing w:before="120" w:after="120"/>
        <w:ind w:firstLine="0"/>
        <w:jc w:val="center"/>
        <w:rPr>
          <w:del w:id="303" w:author="Kohwalter" w:date="2013-08-26T18:36:00Z"/>
        </w:rPr>
      </w:pPr>
      <w:del w:id="304" w:author="Kohwalter" w:date="2013-08-26T18:36:00Z">
        <w:r>
          <w:rPr>
            <w:noProof/>
            <w:lang w:eastAsia="en-US"/>
          </w:rPr>
          <w:drawing>
            <wp:inline distT="0" distB="0" distL="0" distR="0">
              <wp:extent cx="3248025" cy="1939014"/>
              <wp:effectExtent l="19050" t="0" r="9525" b="0"/>
              <wp:docPr id="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srcRect/>
                      <a:stretch>
                        <a:fillRect/>
                      </a:stretch>
                    </pic:blipFill>
                    <pic:spPr bwMode="auto">
                      <a:xfrm>
                        <a:off x="0" y="0"/>
                        <a:ext cx="3259237" cy="1945707"/>
                      </a:xfrm>
                      <a:prstGeom prst="rect">
                        <a:avLst/>
                      </a:prstGeom>
                      <a:noFill/>
                      <a:ln w="9525">
                        <a:noFill/>
                        <a:miter lim="800000"/>
                        <a:headEnd/>
                        <a:tailEnd/>
                      </a:ln>
                    </pic:spPr>
                  </pic:pic>
                </a:graphicData>
              </a:graphic>
            </wp:inline>
          </w:drawing>
        </w:r>
      </w:del>
    </w:p>
    <w:p w:rsidR="00B65CC9" w:rsidRPr="00975E62" w:rsidRDefault="00B65CC9" w:rsidP="00B65CC9">
      <w:pPr>
        <w:pStyle w:val="figurecaption0"/>
        <w:rPr>
          <w:del w:id="305" w:author="Kohwalter" w:date="2013-08-26T18:36:00Z"/>
        </w:rPr>
      </w:pPr>
      <w:bookmarkStart w:id="306" w:name="_Ref356744340"/>
      <w:bookmarkStart w:id="307" w:name="_Ref350357840"/>
      <w:del w:id="308" w:author="Kohwalter" w:date="2013-08-26T18:36:00Z">
        <w:r>
          <w:rPr>
            <w:b/>
          </w:rPr>
          <w:delText xml:space="preserve">Fig. </w:delText>
        </w:r>
        <w:r w:rsidR="000E24BD">
          <w:fldChar w:fldCharType="begin"/>
        </w:r>
        <w:r w:rsidR="007E34F7">
          <w:delInstrText xml:space="preserve"> SEQ "Figure" \* MERGEFORMAT </w:delInstrText>
        </w:r>
        <w:r w:rsidR="000E24BD">
          <w:fldChar w:fldCharType="separate"/>
        </w:r>
        <w:r w:rsidR="00C647C3" w:rsidRPr="00C647C3">
          <w:rPr>
            <w:b/>
            <w:noProof/>
          </w:rPr>
          <w:delText>10</w:delText>
        </w:r>
        <w:r w:rsidR="000E24BD">
          <w:fldChar w:fldCharType="end"/>
        </w:r>
        <w:bookmarkEnd w:id="306"/>
        <w:r>
          <w:rPr>
            <w:b/>
          </w:rPr>
          <w:delText>.</w:delText>
        </w:r>
        <w:r>
          <w:delText xml:space="preserve"> Same g</w:delText>
        </w:r>
        <w:r w:rsidRPr="001B2D5E">
          <w:delText>raph</w:delText>
        </w:r>
        <w:r w:rsidRPr="008074E8">
          <w:delText xml:space="preserve"> </w:delText>
        </w:r>
        <w:r>
          <w:delText>of</w:delText>
        </w:r>
        <w:r w:rsidRPr="008074E8">
          <w:delText xml:space="preserve"> </w:delText>
        </w:r>
        <w:r w:rsidR="000E24BD">
          <w:fldChar w:fldCharType="begin"/>
        </w:r>
        <w:r>
          <w:delInstrText xml:space="preserve"> REF _Ref356744283 \h </w:delInstrText>
        </w:r>
        <w:r w:rsidR="000E24BD">
          <w:fldChar w:fldCharType="separate"/>
        </w:r>
        <w:r w:rsidR="00C647C3">
          <w:rPr>
            <w:b/>
          </w:rPr>
          <w:delText xml:space="preserve">Fig. </w:delText>
        </w:r>
        <w:r w:rsidR="00C647C3" w:rsidRPr="00C647C3">
          <w:rPr>
            <w:b/>
            <w:noProof/>
          </w:rPr>
          <w:delText>9</w:delText>
        </w:r>
        <w:r w:rsidR="000E24BD">
          <w:fldChar w:fldCharType="end"/>
        </w:r>
        <w:r w:rsidRPr="008074E8">
          <w:delText xml:space="preserve"> </w:delText>
        </w:r>
        <w:r>
          <w:delText xml:space="preserve">but </w:delText>
        </w:r>
        <w:r w:rsidRPr="008074E8">
          <w:delText xml:space="preserve">using </w:delText>
        </w:r>
        <w:r w:rsidR="00346860">
          <w:delText>different display features</w:delText>
        </w:r>
        <w:r w:rsidRPr="008074E8">
          <w:delText>: working hours</w:delText>
        </w:r>
        <w:r>
          <w:delText xml:space="preserve"> (a), stamina (b), and morale (c)</w:delText>
        </w:r>
        <w:r w:rsidRPr="008074E8">
          <w:delText>.</w:delText>
        </w:r>
        <w:bookmarkEnd w:id="307"/>
      </w:del>
    </w:p>
    <w:p w:rsidR="00F03C85" w:rsidRDefault="00B34235" w:rsidP="00487A90">
      <w:r w:rsidRPr="00975E62">
        <w:t xml:space="preserve">By changing the filter again to show stamina levels, we can see that in </w:t>
      </w:r>
      <w:r w:rsidR="003F0B25">
        <w:t>vertex</w:t>
      </w:r>
      <w:r w:rsidR="003F0B25" w:rsidRPr="00975E62">
        <w:t xml:space="preserve"> </w:t>
      </w:r>
      <w:r w:rsidRPr="00975E62">
        <w:t xml:space="preserve">3 </w:t>
      </w:r>
      <w:r w:rsidR="00A64A25">
        <w:t xml:space="preserve">the </w:t>
      </w:r>
      <w:r w:rsidR="00487A90">
        <w:t>programmer’s</w:t>
      </w:r>
      <w:r w:rsidRPr="00975E62">
        <w:t xml:space="preserve"> stamina dropped to yellow because of the extra hours and in </w:t>
      </w:r>
      <w:r w:rsidR="003F0B25">
        <w:t>vertex</w:t>
      </w:r>
      <w:r w:rsidR="003F0B25" w:rsidRPr="00975E62">
        <w:t xml:space="preserve"> </w:t>
      </w:r>
      <w:r w:rsidRPr="00975E62">
        <w:t xml:space="preserve">4 it reached red due to exhaustion. Another side effect of his exhaustion was the change on the programmer’s morale, which also reached the red zone in </w:t>
      </w:r>
      <w:r w:rsidR="003F0B25">
        <w:t>vertex</w:t>
      </w:r>
      <w:r w:rsidR="003F0B25" w:rsidRPr="00975E62">
        <w:t xml:space="preserve"> </w:t>
      </w:r>
      <w:r w:rsidRPr="00975E62">
        <w:t xml:space="preserve">5. Lastly, the small variation from </w:t>
      </w:r>
      <w:r w:rsidR="003F0B25">
        <w:t>vertices</w:t>
      </w:r>
      <w:r w:rsidR="003F0B25" w:rsidRPr="00975E62">
        <w:t xml:space="preserve"> </w:t>
      </w:r>
      <w:r w:rsidRPr="00975E62">
        <w:t xml:space="preserve">5 to 7 </w:t>
      </w:r>
      <w:r w:rsidR="00A20CA1">
        <w:t>comes from</w:t>
      </w:r>
      <w:r w:rsidRPr="00975E62">
        <w:t xml:space="preserve"> a random range modifier during productivity computation, since the programmer is already working at minimal levels at the current configuration.</w:t>
      </w:r>
      <w:r>
        <w:t xml:space="preserve"> </w:t>
      </w:r>
      <w:r w:rsidRPr="00975E62">
        <w:t>With both the morale and stamina at lowest levels, the extra hours were not compensating his productivity loss. As previously shown, if his morale levels do not increase, the programmer might resign.</w:t>
      </w:r>
      <w:r w:rsidR="004E620E">
        <w:t xml:space="preserve"> </w:t>
      </w:r>
      <w:r w:rsidR="00086C74">
        <w:t>This</w:t>
      </w:r>
      <w:r w:rsidR="00F03C85">
        <w:t xml:space="preserve"> example of</w:t>
      </w:r>
      <w:r w:rsidR="00086C74">
        <w:t xml:space="preserve"> analysis covered all possibilities that affect a programmer’s behavior and can be used to fu</w:t>
      </w:r>
      <w:r w:rsidR="00086C74">
        <w:t>r</w:t>
      </w:r>
      <w:r w:rsidR="00086C74">
        <w:t>ther refine game modifiers</w:t>
      </w:r>
      <w:r w:rsidR="00C658E6">
        <w:t xml:space="preserve"> or state transitions</w:t>
      </w:r>
      <w:r w:rsidR="00487A90">
        <w:t>, as well as identifying odd behaviors caused by game modifiers.</w:t>
      </w:r>
    </w:p>
    <w:p w:rsidR="00B34235" w:rsidRPr="00596186" w:rsidRDefault="00B34235" w:rsidP="001B2D5E">
      <w:pPr>
        <w:pStyle w:val="heading1"/>
        <w:rPr>
          <w:sz w:val="24"/>
        </w:rPr>
      </w:pPr>
      <w:bookmarkStart w:id="309" w:name="_Ref341897928"/>
      <w:r w:rsidRPr="00596186">
        <w:rPr>
          <w:sz w:val="24"/>
        </w:rPr>
        <w:t>C</w:t>
      </w:r>
      <w:bookmarkEnd w:id="309"/>
      <w:r w:rsidRPr="00596186">
        <w:rPr>
          <w:sz w:val="24"/>
        </w:rPr>
        <w:t>onclusion</w:t>
      </w:r>
    </w:p>
    <w:p w:rsidR="002F17F4" w:rsidRDefault="00B34235" w:rsidP="001B2D5E">
      <w:pPr>
        <w:pStyle w:val="p1a"/>
      </w:pPr>
      <w:r w:rsidRPr="00975E62">
        <w:t xml:space="preserve">This paper </w:t>
      </w:r>
      <w:r w:rsidR="006917E8">
        <w:t xml:space="preserve">introduces new perspectives on </w:t>
      </w:r>
      <w:proofErr w:type="spellStart"/>
      <w:r w:rsidR="006543F0">
        <w:t>gameplay</w:t>
      </w:r>
      <w:proofErr w:type="spellEnd"/>
      <w:r w:rsidR="00A20CA1">
        <w:t xml:space="preserve"> modeling and</w:t>
      </w:r>
      <w:r w:rsidR="006543F0">
        <w:t xml:space="preserve"> analysis</w:t>
      </w:r>
      <w:r w:rsidR="006917E8">
        <w:t>, levera</w:t>
      </w:r>
      <w:r w:rsidR="006917E8">
        <w:t>g</w:t>
      </w:r>
      <w:r w:rsidR="006917E8">
        <w:t xml:space="preserve">ing the current state of the art, based on </w:t>
      </w:r>
      <w:proofErr w:type="spellStart"/>
      <w:r w:rsidR="006917E8">
        <w:t>game</w:t>
      </w:r>
      <w:r w:rsidR="00666BA7">
        <w:t>play</w:t>
      </w:r>
      <w:proofErr w:type="spellEnd"/>
      <w:r w:rsidR="006917E8">
        <w:t xml:space="preserve">, to a </w:t>
      </w:r>
      <w:r w:rsidR="00CA33A8">
        <w:t xml:space="preserve">level where the game </w:t>
      </w:r>
      <w:r w:rsidR="001627E8">
        <w:t>prov</w:t>
      </w:r>
      <w:r w:rsidR="001627E8">
        <w:t>e</w:t>
      </w:r>
      <w:r w:rsidR="001627E8">
        <w:t>nance</w:t>
      </w:r>
      <w:r w:rsidR="00CA33A8">
        <w:t xml:space="preserve"> can </w:t>
      </w:r>
      <w:r w:rsidR="006543F0">
        <w:t xml:space="preserve">aid the detection of </w:t>
      </w:r>
      <w:proofErr w:type="spellStart"/>
      <w:r w:rsidR="006543F0">
        <w:t>gameplay</w:t>
      </w:r>
      <w:proofErr w:type="spellEnd"/>
      <w:r w:rsidR="006543F0">
        <w:t xml:space="preserve"> issues</w:t>
      </w:r>
      <w:r w:rsidR="00CA33A8">
        <w:t>. This knowledge can help on (1) co</w:t>
      </w:r>
      <w:r w:rsidR="00CA33A8">
        <w:t>n</w:t>
      </w:r>
      <w:r w:rsidR="00CA33A8">
        <w:t xml:space="preserve">firming the hypotheses formulated by </w:t>
      </w:r>
      <w:r w:rsidR="006543F0">
        <w:t>the beta tester</w:t>
      </w:r>
      <w:r w:rsidR="00CA33A8">
        <w:t>, (2) support</w:t>
      </w:r>
      <w:r w:rsidR="00184BA4">
        <w:t>ing</w:t>
      </w:r>
      <w:r w:rsidR="00CA33A8">
        <w:t xml:space="preserve"> </w:t>
      </w:r>
      <w:r w:rsidR="006543F0">
        <w:t>developers</w:t>
      </w:r>
      <w:r w:rsidR="00CA33A8">
        <w:t xml:space="preserve"> for a better </w:t>
      </w:r>
      <w:proofErr w:type="spellStart"/>
      <w:r w:rsidR="006543F0">
        <w:t>gameplay</w:t>
      </w:r>
      <w:proofErr w:type="spellEnd"/>
      <w:r w:rsidR="006543F0">
        <w:t xml:space="preserve"> design</w:t>
      </w:r>
      <w:r w:rsidR="00CA33A8">
        <w:t xml:space="preserve">, </w:t>
      </w:r>
      <w:r w:rsidR="00184BA4">
        <w:t xml:space="preserve">(3) </w:t>
      </w:r>
      <w:r w:rsidR="003615FA">
        <w:t>identifying issues not reported by testers</w:t>
      </w:r>
      <w:r w:rsidR="00184BA4">
        <w:t xml:space="preserve">, and (4) </w:t>
      </w:r>
      <w:r w:rsidR="00121F42">
        <w:t xml:space="preserve">data-mining </w:t>
      </w:r>
      <w:r w:rsidR="00184BA4">
        <w:t>behavior patterns from individual sessions or groups of sessions.</w:t>
      </w:r>
      <w:r w:rsidR="00CA33A8">
        <w:t xml:space="preserve"> </w:t>
      </w:r>
    </w:p>
    <w:p w:rsidR="0031789B" w:rsidRDefault="008E78ED" w:rsidP="001B2D5E">
      <w:r>
        <w:t xml:space="preserve">The provenance visualization can </w:t>
      </w:r>
      <w:r w:rsidR="00121F42">
        <w:t xml:space="preserve">happen </w:t>
      </w:r>
      <w:r w:rsidR="00D50A1C">
        <w:t xml:space="preserve">on </w:t>
      </w:r>
      <w:bookmarkStart w:id="310" w:name="_GoBack"/>
      <w:bookmarkEnd w:id="310"/>
      <w:r w:rsidR="00346860">
        <w:t xml:space="preserve">either </w:t>
      </w:r>
      <w:r w:rsidR="002F17F4">
        <w:t>on-the-fly or post-mortem se</w:t>
      </w:r>
      <w:r w:rsidR="002F17F4">
        <w:t>s</w:t>
      </w:r>
      <w:r w:rsidR="002F17F4">
        <w:t>sions.</w:t>
      </w:r>
      <w:r>
        <w:t xml:space="preserve"> </w:t>
      </w:r>
      <w:r w:rsidR="00B34235" w:rsidRPr="00975E62">
        <w:t xml:space="preserve">It allows </w:t>
      </w:r>
      <w:r w:rsidR="003520C2">
        <w:t>the</w:t>
      </w:r>
      <w:r w:rsidR="00B34235" w:rsidRPr="00975E62">
        <w:t xml:space="preserve"> discover</w:t>
      </w:r>
      <w:r w:rsidR="003520C2">
        <w:t>y</w:t>
      </w:r>
      <w:r w:rsidR="00B34235" w:rsidRPr="00975E62">
        <w:t xml:space="preserve"> </w:t>
      </w:r>
      <w:r w:rsidR="003520C2">
        <w:t xml:space="preserve">of </w:t>
      </w:r>
      <w:r w:rsidR="00B34235" w:rsidRPr="00975E62">
        <w:t xml:space="preserve">issues that contributed to specific game </w:t>
      </w:r>
      <w:del w:id="311" w:author="Kohwalter" w:date="2013-08-26T18:36:00Z">
        <w:r w:rsidR="00B34235" w:rsidRPr="00975E62">
          <w:delText>flows</w:delText>
        </w:r>
      </w:del>
      <w:ins w:id="312" w:author="Kohwalter" w:date="2013-08-26T18:36:00Z">
        <w:r w:rsidR="003D4BB7">
          <w:t>fluxe</w:t>
        </w:r>
        <w:r w:rsidR="00B34235" w:rsidRPr="00975E62">
          <w:t>s</w:t>
        </w:r>
      </w:ins>
      <w:r w:rsidR="00B34235" w:rsidRPr="00975E62">
        <w:t xml:space="preserve"> and results achieved throughout the gaming session. This analysis can be used on games to improve understanding of the game </w:t>
      </w:r>
      <w:del w:id="313" w:author="Kohwalter" w:date="2013-08-26T18:36:00Z">
        <w:r w:rsidR="00B34235" w:rsidRPr="00975E62">
          <w:delText>flow</w:delText>
        </w:r>
      </w:del>
      <w:ins w:id="314" w:author="Kohwalter" w:date="2013-08-26T18:36:00Z">
        <w:r w:rsidR="003D4BB7">
          <w:t>flux</w:t>
        </w:r>
      </w:ins>
      <w:r w:rsidR="00B34235" w:rsidRPr="00975E62">
        <w:t xml:space="preserve"> and identifying actions that influenced the outcome, aiding </w:t>
      </w:r>
      <w:r w:rsidR="003A60B2">
        <w:t>developers</w:t>
      </w:r>
      <w:r w:rsidR="00B34235" w:rsidRPr="00975E62">
        <w:t xml:space="preserve"> to understand why </w:t>
      </w:r>
      <w:r w:rsidR="00461264">
        <w:t>events</w:t>
      </w:r>
      <w:r w:rsidR="00B34235" w:rsidRPr="00975E62">
        <w:t xml:space="preserve"> happened the way they did. It can also be used to analyze a game story development, how it was generated, and which events affected it</w:t>
      </w:r>
      <w:ins w:id="315" w:author="Kohwalter" w:date="2013-08-26T19:11:00Z">
        <w:r w:rsidR="00635227">
          <w:t xml:space="preserve"> in</w:t>
        </w:r>
      </w:ins>
      <w:ins w:id="316" w:author="Kohwalter" w:date="2013-08-26T19:16:00Z">
        <w:r w:rsidR="000D58E1">
          <w:t xml:space="preserve"> the following </w:t>
        </w:r>
      </w:ins>
      <w:ins w:id="317" w:author="Kohwalter" w:date="2013-08-26T19:19:00Z">
        <w:r w:rsidR="00A14787">
          <w:t xml:space="preserve">game </w:t>
        </w:r>
      </w:ins>
      <w:ins w:id="318" w:author="Kohwalter" w:date="2013-08-26T19:16:00Z">
        <w:r w:rsidR="000D58E1">
          <w:t>genres:</w:t>
        </w:r>
      </w:ins>
      <w:ins w:id="319" w:author="Kohwalter" w:date="2013-08-26T19:11:00Z">
        <w:r w:rsidR="00635227">
          <w:t xml:space="preserve"> </w:t>
        </w:r>
      </w:ins>
      <w:ins w:id="320" w:author="Kohwalter" w:date="2013-08-26T19:20:00Z">
        <w:r w:rsidR="00682F67">
          <w:t>role-playing</w:t>
        </w:r>
      </w:ins>
      <w:ins w:id="321" w:author="Kohwalter" w:date="2013-08-26T19:15:00Z">
        <w:r w:rsidR="000D58E1">
          <w:t xml:space="preserve">, </w:t>
        </w:r>
      </w:ins>
      <w:ins w:id="322" w:author="Kohwalter" w:date="2013-08-26T19:12:00Z">
        <w:r w:rsidR="00635227">
          <w:t>s</w:t>
        </w:r>
      </w:ins>
      <w:ins w:id="323" w:author="Kohwalter" w:date="2013-08-26T19:11:00Z">
        <w:r w:rsidR="00635227">
          <w:t xml:space="preserve">trategy, </w:t>
        </w:r>
      </w:ins>
      <w:ins w:id="324" w:author="Kohwalter" w:date="2013-08-26T19:12:00Z">
        <w:r w:rsidR="00635227">
          <w:t>and si</w:t>
        </w:r>
        <w:r w:rsidR="00635227">
          <w:t>m</w:t>
        </w:r>
        <w:r w:rsidR="00635227">
          <w:t>ulation</w:t>
        </w:r>
      </w:ins>
      <w:r w:rsidR="00B34235" w:rsidRPr="00975E62">
        <w:t>.</w:t>
      </w:r>
    </w:p>
    <w:p w:rsidR="00B34235" w:rsidRPr="00BA48DA" w:rsidRDefault="00B34235" w:rsidP="001B2D5E">
      <w:r w:rsidRPr="00975E62">
        <w:t xml:space="preserve">Currently, we do not make inferences to the user, but let the user </w:t>
      </w:r>
      <w:r w:rsidR="00062CB1">
        <w:t xml:space="preserve">or developers </w:t>
      </w:r>
      <w:r w:rsidRPr="00975E62">
        <w:t>d</w:t>
      </w:r>
      <w:r w:rsidRPr="00975E62">
        <w:t>e</w:t>
      </w:r>
      <w:r w:rsidRPr="00975E62">
        <w:t xml:space="preserve">cide what </w:t>
      </w:r>
      <w:r w:rsidR="00062CB1">
        <w:t>needs to be</w:t>
      </w:r>
      <w:r w:rsidRPr="00975E62">
        <w:t xml:space="preserve"> infer</w:t>
      </w:r>
      <w:r w:rsidR="00062CB1">
        <w:t>red</w:t>
      </w:r>
      <w:r w:rsidR="00363D92">
        <w:t>.</w:t>
      </w:r>
      <w:r w:rsidR="00062CB1">
        <w:t xml:space="preserve"> </w:t>
      </w:r>
      <w:r w:rsidR="00363D92">
        <w:t>However, we</w:t>
      </w:r>
      <w:r w:rsidR="00062CB1">
        <w:t xml:space="preserve"> provid</w:t>
      </w:r>
      <w:r w:rsidR="00363D92">
        <w:t>e</w:t>
      </w:r>
      <w:r w:rsidR="00062CB1">
        <w:t xml:space="preserve"> the necessary tools to create inference rules</w:t>
      </w:r>
      <w:r w:rsidR="00363D92">
        <w:t>, like filters and collapses</w:t>
      </w:r>
      <w:r w:rsidR="003A60B2">
        <w:t xml:space="preserve"> (both for vertices and edges)</w:t>
      </w:r>
      <w:r w:rsidRPr="00975E62">
        <w:t xml:space="preserve">. Studies in this area can be made in order to identify information that can be omitted from the user without affecting the overall analysis. Another interesting research is to automatically identify patterns in the game </w:t>
      </w:r>
      <w:del w:id="325" w:author="Kohwalter" w:date="2013-08-26T18:36:00Z">
        <w:r w:rsidRPr="00975E62">
          <w:delText>flow</w:delText>
        </w:r>
      </w:del>
      <w:ins w:id="326" w:author="Kohwalter" w:date="2013-08-26T18:36:00Z">
        <w:r w:rsidR="003D4BB7">
          <w:t>flux</w:t>
        </w:r>
      </w:ins>
      <w:r w:rsidRPr="00975E62">
        <w:t xml:space="preserve">. Lastly, we </w:t>
      </w:r>
      <w:r w:rsidR="00C14463">
        <w:t>are</w:t>
      </w:r>
      <w:r w:rsidRPr="00975E62">
        <w:t xml:space="preserve"> working </w:t>
      </w:r>
      <w:r w:rsidR="00C14463">
        <w:t>on</w:t>
      </w:r>
      <w:r w:rsidR="00C14463" w:rsidRPr="00975E62">
        <w:t xml:space="preserve"> </w:t>
      </w:r>
      <w:r w:rsidRPr="00975E62">
        <w:t>different graph visual</w:t>
      </w:r>
      <w:r w:rsidRPr="00975E62">
        <w:t>i</w:t>
      </w:r>
      <w:r w:rsidRPr="00975E62">
        <w:t xml:space="preserve">zation layouts and </w:t>
      </w:r>
      <w:r w:rsidR="0002714D">
        <w:t xml:space="preserve">also </w:t>
      </w:r>
      <w:r w:rsidR="009209E6">
        <w:t>stud</w:t>
      </w:r>
      <w:r w:rsidR="00B42EF9">
        <w:t>ying the possibility of using</w:t>
      </w:r>
      <w:r w:rsidR="009209E6">
        <w:t xml:space="preserve"> </w:t>
      </w:r>
      <w:r w:rsidR="00461264">
        <w:t xml:space="preserve">game </w:t>
      </w:r>
      <w:r w:rsidR="002B03C7">
        <w:t>provenance in educ</w:t>
      </w:r>
      <w:r w:rsidR="002B03C7">
        <w:t>a</w:t>
      </w:r>
      <w:r w:rsidR="002B03C7">
        <w:t xml:space="preserve">tional </w:t>
      </w:r>
      <w:r w:rsidR="00461264">
        <w:t xml:space="preserve">digital </w:t>
      </w:r>
      <w:r w:rsidR="002B03C7">
        <w:t>games</w:t>
      </w:r>
      <w:r w:rsidRPr="00975E62">
        <w:t xml:space="preserve"> to </w:t>
      </w:r>
      <w:r w:rsidR="00B42EF9">
        <w:t>aid in the understanding of the concepts taught in the game</w:t>
      </w:r>
      <w:r w:rsidRPr="00975E62">
        <w:t>.</w:t>
      </w:r>
    </w:p>
    <w:p w:rsidR="001D0247" w:rsidRDefault="001D0247" w:rsidP="0000576F">
      <w:pPr>
        <w:ind w:firstLine="0"/>
      </w:pPr>
    </w:p>
    <w:p w:rsidR="00C9453A" w:rsidRDefault="00B34235" w:rsidP="00C9453A">
      <w:proofErr w:type="gramStart"/>
      <w:r w:rsidRPr="001D0247">
        <w:rPr>
          <w:b/>
        </w:rPr>
        <w:lastRenderedPageBreak/>
        <w:t>Acknowledgment</w:t>
      </w:r>
      <w:r w:rsidR="001D0247" w:rsidRPr="001D0247">
        <w:rPr>
          <w:b/>
        </w:rPr>
        <w:t>s.</w:t>
      </w:r>
      <w:proofErr w:type="gramEnd"/>
      <w:r w:rsidR="001D0247">
        <w:t xml:space="preserve"> </w:t>
      </w:r>
      <w:r w:rsidRPr="00975E62">
        <w:t xml:space="preserve">We would like to thank </w:t>
      </w:r>
      <w:proofErr w:type="spellStart"/>
      <w:r w:rsidRPr="00975E62">
        <w:t>CNPq</w:t>
      </w:r>
      <w:proofErr w:type="spellEnd"/>
      <w:r w:rsidRPr="00975E62">
        <w:t>, FAPERJ, and CAPES for the financial support.</w:t>
      </w:r>
    </w:p>
    <w:p w:rsidR="00B34235" w:rsidRPr="00975E62" w:rsidRDefault="00B34235" w:rsidP="00E8377A">
      <w:pPr>
        <w:pStyle w:val="heading1"/>
        <w:numPr>
          <w:ilvl w:val="0"/>
          <w:numId w:val="0"/>
        </w:numPr>
        <w:ind w:left="567" w:hanging="567"/>
      </w:pPr>
      <w:r w:rsidRPr="00FE7E57">
        <w:rPr>
          <w:sz w:val="24"/>
        </w:rPr>
        <w:t>References</w:t>
      </w:r>
    </w:p>
    <w:p w:rsidR="000E24BD" w:rsidRDefault="000E24BD" w:rsidP="000E24BD">
      <w:pPr>
        <w:pStyle w:val="Bibliography"/>
        <w:rPr>
          <w:sz w:val="18"/>
        </w:rPr>
        <w:pPrChange w:id="327" w:author="Kohwalter" w:date="2013-08-26T18:36:00Z">
          <w:pPr>
            <w:pStyle w:val="Bibliography"/>
            <w:spacing w:line="220" w:lineRule="atLeast"/>
            <w:ind w:left="389" w:hanging="389"/>
          </w:pPr>
        </w:pPrChange>
      </w:pPr>
      <w:r w:rsidRPr="00F25228">
        <w:fldChar w:fldCharType="begin"/>
      </w:r>
      <w:r w:rsidR="00EE3D1E">
        <w:instrText xml:space="preserve"> ADDIN ZOTERO_BIBL {"custom":[]} CSL_BIBLIOGRAPHY </w:instrText>
      </w:r>
      <w:r w:rsidRPr="00F25228">
        <w:fldChar w:fldCharType="separate"/>
      </w:r>
      <w:r w:rsidR="00ED41F5" w:rsidRPr="00ED41F5">
        <w:rPr>
          <w:sz w:val="18"/>
        </w:rPr>
        <w:t>1.</w:t>
      </w:r>
      <w:r w:rsidR="00ED41F5" w:rsidRPr="00ED41F5">
        <w:rPr>
          <w:sz w:val="18"/>
        </w:rPr>
        <w:tab/>
        <w:t xml:space="preserve"> Davis, J., Steury, K., Pagulayan, R.: A survey method for assessing perceptions of a game: The consumer playtest in game design. Game Studies. 5, (2005).</w:t>
      </w:r>
    </w:p>
    <w:p w:rsidR="000E24BD" w:rsidRDefault="00ED41F5" w:rsidP="000E24BD">
      <w:pPr>
        <w:pStyle w:val="Bibliography"/>
        <w:rPr>
          <w:sz w:val="18"/>
        </w:rPr>
        <w:pPrChange w:id="328" w:author="Kohwalter" w:date="2013-08-26T18:36:00Z">
          <w:pPr>
            <w:pStyle w:val="Bibliography"/>
            <w:spacing w:line="220" w:lineRule="atLeast"/>
            <w:ind w:left="389" w:hanging="389"/>
          </w:pPr>
        </w:pPrChange>
      </w:pPr>
      <w:r w:rsidRPr="00ED41F5">
        <w:rPr>
          <w:sz w:val="18"/>
        </w:rPr>
        <w:t>2.</w:t>
      </w:r>
      <w:r w:rsidRPr="00ED41F5">
        <w:rPr>
          <w:sz w:val="18"/>
        </w:rPr>
        <w:tab/>
        <w:t xml:space="preserve"> Kohwalter, T., Clua, E., Murta, L.: Provenance in Games. </w:t>
      </w:r>
      <w:del w:id="329" w:author="Kohwalter" w:date="2013-08-26T18:36:00Z">
        <w:r w:rsidR="006B7F21" w:rsidRPr="006B7F21">
          <w:rPr>
            <w:sz w:val="18"/>
          </w:rPr>
          <w:delText xml:space="preserve">2012 XI </w:delText>
        </w:r>
      </w:del>
      <w:r w:rsidRPr="00ED41F5">
        <w:rPr>
          <w:sz w:val="18"/>
        </w:rPr>
        <w:t>Brazilian Symposium on Games and Digital Entertainment (SBGAMES).</w:t>
      </w:r>
      <w:del w:id="330" w:author="Kohwalter" w:date="2013-08-26T18:36:00Z">
        <w:r w:rsidR="006B7F21" w:rsidRPr="006B7F21">
          <w:rPr>
            <w:sz w:val="18"/>
          </w:rPr>
          <w:delText xml:space="preserve"> In: XI SBGames, Brasilia</w:delText>
        </w:r>
      </w:del>
      <w:r w:rsidRPr="00ED41F5">
        <w:rPr>
          <w:sz w:val="18"/>
        </w:rPr>
        <w:t xml:space="preserve"> (2012).</w:t>
      </w:r>
    </w:p>
    <w:p w:rsidR="000E24BD" w:rsidRDefault="00ED41F5" w:rsidP="000E24BD">
      <w:pPr>
        <w:pStyle w:val="Bibliography"/>
        <w:rPr>
          <w:sz w:val="18"/>
        </w:rPr>
        <w:pPrChange w:id="331" w:author="Kohwalter" w:date="2013-08-26T18:36:00Z">
          <w:pPr>
            <w:pStyle w:val="Bibliography"/>
            <w:spacing w:line="220" w:lineRule="atLeast"/>
            <w:ind w:left="389" w:hanging="389"/>
          </w:pPr>
        </w:pPrChange>
      </w:pPr>
      <w:r w:rsidRPr="00ED41F5">
        <w:rPr>
          <w:sz w:val="18"/>
        </w:rPr>
        <w:t>3.</w:t>
      </w:r>
      <w:r w:rsidRPr="00ED41F5">
        <w:rPr>
          <w:sz w:val="18"/>
        </w:rPr>
        <w:tab/>
        <w:t xml:space="preserve"> Freire, J., Koop, D., Santos, E., Silva, C.T.: Provenance for Computational Tasks: A Survey. Computing in Science Engineering. 10, 11 –21 (2008).</w:t>
      </w:r>
    </w:p>
    <w:p w:rsidR="000E24BD" w:rsidRDefault="00ED41F5" w:rsidP="000E24BD">
      <w:pPr>
        <w:pStyle w:val="Bibliography"/>
        <w:rPr>
          <w:sz w:val="18"/>
        </w:rPr>
        <w:pPrChange w:id="332" w:author="Kohwalter" w:date="2013-08-26T18:36:00Z">
          <w:pPr>
            <w:pStyle w:val="Bibliography"/>
            <w:spacing w:line="220" w:lineRule="atLeast"/>
            <w:ind w:left="389" w:hanging="389"/>
          </w:pPr>
        </w:pPrChange>
      </w:pPr>
      <w:r w:rsidRPr="00ED41F5">
        <w:rPr>
          <w:sz w:val="18"/>
        </w:rPr>
        <w:t>4.</w:t>
      </w:r>
      <w:r w:rsidRPr="00ED41F5">
        <w:rPr>
          <w:sz w:val="18"/>
        </w:rPr>
        <w:tab/>
        <w:t xml:space="preserve"> Warren, C.: Game Analysis Using Resource-Infrastructure-Action Flow, http://ficial.wordpress.com/2011/10/23/game-analysis-using-resource-infrastructure-action-flow/.</w:t>
      </w:r>
    </w:p>
    <w:p w:rsidR="00CA072B" w:rsidRDefault="00ED41F5" w:rsidP="002F68F1">
      <w:pPr>
        <w:pStyle w:val="Bibliography"/>
        <w:spacing w:line="220" w:lineRule="atLeast"/>
        <w:ind w:left="389" w:hanging="389"/>
        <w:rPr>
          <w:sz w:val="18"/>
        </w:rPr>
      </w:pPr>
      <w:r w:rsidRPr="00ED41F5">
        <w:rPr>
          <w:sz w:val="18"/>
        </w:rPr>
        <w:t>5.</w:t>
      </w:r>
      <w:r w:rsidRPr="00ED41F5">
        <w:rPr>
          <w:sz w:val="18"/>
        </w:rPr>
        <w:tab/>
        <w:t xml:space="preserve"> Consalvo, Mi., Dutton, N.: Game analysis: Developing a methodological toolkit for the qualitative study of games. Game Studies. 6, (2006).</w:t>
      </w:r>
    </w:p>
    <w:p w:rsidR="000E24BD" w:rsidRDefault="00ED41F5" w:rsidP="000E24BD">
      <w:pPr>
        <w:pStyle w:val="Bibliography"/>
        <w:rPr>
          <w:sz w:val="18"/>
        </w:rPr>
        <w:pPrChange w:id="333" w:author="Kohwalter" w:date="2013-08-26T18:36:00Z">
          <w:pPr>
            <w:pStyle w:val="Bibliography"/>
            <w:spacing w:line="220" w:lineRule="atLeast"/>
            <w:ind w:left="389" w:hanging="389"/>
          </w:pPr>
        </w:pPrChange>
      </w:pPr>
      <w:r w:rsidRPr="00ED41F5">
        <w:rPr>
          <w:sz w:val="18"/>
        </w:rPr>
        <w:t>6.</w:t>
      </w:r>
      <w:r w:rsidRPr="00ED41F5">
        <w:rPr>
          <w:sz w:val="18"/>
        </w:rPr>
        <w:tab/>
        <w:t xml:space="preserve"> Andersen, E., Liu, Y.-E., Apter, E., Boucher-Genesse, F., Popović, Z.: Gameplay analysis through state projection. </w:t>
      </w:r>
      <w:del w:id="334" w:author="Kohwalter" w:date="2013-08-26T18:36:00Z">
        <w:r w:rsidR="006B7F21" w:rsidRPr="006B7F21">
          <w:rPr>
            <w:sz w:val="18"/>
          </w:rPr>
          <w:delText xml:space="preserve">Proceedings of the Fifth International Conference on the </w:delText>
        </w:r>
      </w:del>
      <w:r w:rsidRPr="00ED41F5">
        <w:rPr>
          <w:sz w:val="18"/>
        </w:rPr>
        <w:t>Found</w:t>
      </w:r>
      <w:r w:rsidRPr="00ED41F5">
        <w:rPr>
          <w:sz w:val="18"/>
        </w:rPr>
        <w:t>a</w:t>
      </w:r>
      <w:r w:rsidRPr="00ED41F5">
        <w:rPr>
          <w:sz w:val="18"/>
        </w:rPr>
        <w:t>tions of Digital Games</w:t>
      </w:r>
      <w:del w:id="335" w:author="Kohwalter" w:date="2013-08-26T18:36:00Z">
        <w:r w:rsidR="006B7F21" w:rsidRPr="006B7F21">
          <w:rPr>
            <w:sz w:val="18"/>
          </w:rPr>
          <w:delText>. pp.</w:delText>
        </w:r>
      </w:del>
      <w:ins w:id="336" w:author="Kohwalter" w:date="2013-08-26T18:36:00Z">
        <w:r w:rsidRPr="00ED41F5">
          <w:rPr>
            <w:sz w:val="18"/>
          </w:rPr>
          <w:t xml:space="preserve"> (FDG).</w:t>
        </w:r>
      </w:ins>
      <w:r w:rsidRPr="00ED41F5">
        <w:rPr>
          <w:sz w:val="18"/>
        </w:rPr>
        <w:t xml:space="preserve"> 1–8</w:t>
      </w:r>
      <w:del w:id="337" w:author="Kohwalter" w:date="2013-08-26T18:36:00Z">
        <w:r w:rsidR="006B7F21" w:rsidRPr="006B7F21">
          <w:rPr>
            <w:sz w:val="18"/>
          </w:rPr>
          <w:delText>. ACM, New York, NY, USA</w:delText>
        </w:r>
      </w:del>
      <w:r w:rsidRPr="00ED41F5">
        <w:rPr>
          <w:sz w:val="18"/>
        </w:rPr>
        <w:t xml:space="preserve"> (2010).</w:t>
      </w:r>
    </w:p>
    <w:p w:rsidR="006B7F21" w:rsidRPr="006B7F21" w:rsidRDefault="006B7F21" w:rsidP="00EE62FA">
      <w:pPr>
        <w:pStyle w:val="Bibliography"/>
        <w:spacing w:line="220" w:lineRule="atLeast"/>
        <w:ind w:left="389" w:hanging="389"/>
        <w:rPr>
          <w:del w:id="338" w:author="Kohwalter" w:date="2013-08-26T18:36:00Z"/>
          <w:sz w:val="18"/>
        </w:rPr>
      </w:pPr>
      <w:del w:id="339" w:author="Kohwalter" w:date="2013-08-26T18:36:00Z">
        <w:r w:rsidRPr="006B7F21">
          <w:rPr>
            <w:sz w:val="18"/>
          </w:rPr>
          <w:delText>7.</w:delText>
        </w:r>
        <w:r w:rsidRPr="006B7F21">
          <w:rPr>
            <w:sz w:val="18"/>
          </w:rPr>
          <w:tab/>
          <w:delText xml:space="preserve"> Cavazza, M., Charles, F., Mead, S.J.: Character-based interactive storytelling. IEEE Inte</w:delText>
        </w:r>
        <w:r w:rsidRPr="006B7F21">
          <w:rPr>
            <w:sz w:val="18"/>
          </w:rPr>
          <w:delText>l</w:delText>
        </w:r>
        <w:r w:rsidRPr="006B7F21">
          <w:rPr>
            <w:sz w:val="18"/>
          </w:rPr>
          <w:delText>ligent Systems. 17, 17 – 24 (2002).</w:delText>
        </w:r>
      </w:del>
    </w:p>
    <w:p w:rsidR="006B7F21" w:rsidRPr="006B7F21" w:rsidRDefault="006B7F21" w:rsidP="00EE62FA">
      <w:pPr>
        <w:pStyle w:val="Bibliography"/>
        <w:spacing w:line="220" w:lineRule="atLeast"/>
        <w:ind w:left="389" w:hanging="389"/>
        <w:rPr>
          <w:del w:id="340" w:author="Kohwalter" w:date="2013-08-26T18:36:00Z"/>
          <w:sz w:val="18"/>
        </w:rPr>
      </w:pPr>
      <w:del w:id="341" w:author="Kohwalter" w:date="2013-08-26T18:36:00Z">
        <w:r w:rsidRPr="006B7F21">
          <w:rPr>
            <w:sz w:val="18"/>
          </w:rPr>
          <w:delText>8.</w:delText>
        </w:r>
        <w:r w:rsidRPr="006B7F21">
          <w:rPr>
            <w:sz w:val="18"/>
          </w:rPr>
          <w:tab/>
          <w:delText xml:space="preserve"> Passos, E.B., Montenegro, A.A., Clua, E.G., Pozzer, C.T., da Silva, F.S.C.: Hierarchical PNF Networks - A Temporal Model of Events for the Representation and Dramatization of Storytelling. 2009 VIII Brazilian Symposium on Games and Digital Entertainment (SBGAMES). pp. 175 –184 (2009).</w:delText>
        </w:r>
      </w:del>
    </w:p>
    <w:p w:rsidR="006B7F21" w:rsidRPr="006B7F21" w:rsidRDefault="006B7F21" w:rsidP="00EE62FA">
      <w:pPr>
        <w:pStyle w:val="Bibliography"/>
        <w:spacing w:line="220" w:lineRule="atLeast"/>
        <w:ind w:left="389" w:hanging="389"/>
        <w:rPr>
          <w:del w:id="342" w:author="Kohwalter" w:date="2013-08-26T18:36:00Z"/>
          <w:sz w:val="18"/>
        </w:rPr>
      </w:pPr>
      <w:del w:id="343" w:author="Kohwalter" w:date="2013-08-26T18:36:00Z">
        <w:r w:rsidRPr="006B7F21">
          <w:rPr>
            <w:sz w:val="18"/>
          </w:rPr>
          <w:delText>9.</w:delText>
        </w:r>
        <w:r w:rsidRPr="006B7F21">
          <w:rPr>
            <w:sz w:val="18"/>
          </w:rPr>
          <w:tab/>
          <w:delText xml:space="preserve"> Pinhanez, C.S., Bobick, A.F.: Human action detection using PNF propagation of te</w:delText>
        </w:r>
        <w:r w:rsidRPr="006B7F21">
          <w:rPr>
            <w:sz w:val="18"/>
          </w:rPr>
          <w:delText>m</w:delText>
        </w:r>
        <w:r w:rsidRPr="006B7F21">
          <w:rPr>
            <w:sz w:val="18"/>
          </w:rPr>
          <w:delText>poral constraints. 1998 IEEE Computer Society Conference on Computer Vision and Pa</w:delText>
        </w:r>
        <w:r w:rsidRPr="006B7F21">
          <w:rPr>
            <w:sz w:val="18"/>
          </w:rPr>
          <w:delText>t</w:delText>
        </w:r>
        <w:r w:rsidRPr="006B7F21">
          <w:rPr>
            <w:sz w:val="18"/>
          </w:rPr>
          <w:delText>tern Recognition, 1998. Proceedings. pp. 898 –904 (1998).</w:delText>
        </w:r>
      </w:del>
    </w:p>
    <w:p w:rsidR="000E24BD" w:rsidRDefault="006B7F21" w:rsidP="000E24BD">
      <w:pPr>
        <w:pStyle w:val="Bibliography"/>
        <w:rPr>
          <w:sz w:val="18"/>
        </w:rPr>
        <w:pPrChange w:id="344" w:author="Kohwalter" w:date="2013-08-26T18:36:00Z">
          <w:pPr>
            <w:pStyle w:val="Bibliography"/>
            <w:spacing w:line="220" w:lineRule="atLeast"/>
            <w:ind w:left="389" w:hanging="389"/>
          </w:pPr>
        </w:pPrChange>
      </w:pPr>
      <w:del w:id="345" w:author="Kohwalter" w:date="2013-08-26T18:36:00Z">
        <w:r w:rsidRPr="006B7F21">
          <w:rPr>
            <w:sz w:val="18"/>
          </w:rPr>
          <w:delText>10</w:delText>
        </w:r>
      </w:del>
      <w:ins w:id="346" w:author="Kohwalter" w:date="2013-08-26T18:36:00Z">
        <w:r w:rsidR="00ED41F5" w:rsidRPr="00ED41F5">
          <w:rPr>
            <w:sz w:val="18"/>
          </w:rPr>
          <w:t>7</w:t>
        </w:r>
      </w:ins>
      <w:r w:rsidR="00ED41F5" w:rsidRPr="00ED41F5">
        <w:rPr>
          <w:sz w:val="18"/>
        </w:rPr>
        <w:t>.</w:t>
      </w:r>
      <w:r w:rsidR="00ED41F5" w:rsidRPr="00ED41F5">
        <w:rPr>
          <w:sz w:val="18"/>
        </w:rPr>
        <w:tab/>
        <w:t xml:space="preserve"> Wulff, M., Hansen, M., Thurau, C.: GameAnalytics For Game Developers Know the facts Improve and Monetize, http://www.gameanalytics.com/.</w:t>
      </w:r>
    </w:p>
    <w:p w:rsidR="000E24BD" w:rsidRDefault="006B7F21" w:rsidP="000E24BD">
      <w:pPr>
        <w:pStyle w:val="Bibliography"/>
        <w:rPr>
          <w:sz w:val="18"/>
        </w:rPr>
        <w:pPrChange w:id="347" w:author="Kohwalter" w:date="2013-08-26T18:36:00Z">
          <w:pPr>
            <w:pStyle w:val="Bibliography"/>
            <w:spacing w:line="220" w:lineRule="atLeast"/>
            <w:ind w:left="389" w:hanging="389"/>
          </w:pPr>
        </w:pPrChange>
      </w:pPr>
      <w:del w:id="348" w:author="Kohwalter" w:date="2013-08-26T18:36:00Z">
        <w:r w:rsidRPr="006B7F21">
          <w:rPr>
            <w:sz w:val="18"/>
          </w:rPr>
          <w:delText>11</w:delText>
        </w:r>
      </w:del>
      <w:ins w:id="349" w:author="Kohwalter" w:date="2013-08-26T18:36:00Z">
        <w:r w:rsidR="00ED41F5" w:rsidRPr="00ED41F5">
          <w:rPr>
            <w:sz w:val="18"/>
          </w:rPr>
          <w:t>8</w:t>
        </w:r>
      </w:ins>
      <w:r w:rsidR="00ED41F5" w:rsidRPr="00ED41F5">
        <w:rPr>
          <w:sz w:val="18"/>
        </w:rPr>
        <w:t>.</w:t>
      </w:r>
      <w:r w:rsidR="00ED41F5" w:rsidRPr="00ED41F5">
        <w:rPr>
          <w:sz w:val="18"/>
        </w:rPr>
        <w:tab/>
        <w:t xml:space="preserve"> Higgins, T.: Unity - 3D Game Engine, http://unity3d.com/.</w:t>
      </w:r>
    </w:p>
    <w:p w:rsidR="000E24BD" w:rsidRDefault="006B7F21" w:rsidP="000E24BD">
      <w:pPr>
        <w:pStyle w:val="Bibliography"/>
        <w:rPr>
          <w:sz w:val="18"/>
        </w:rPr>
        <w:pPrChange w:id="350" w:author="Kohwalter" w:date="2013-08-26T18:36:00Z">
          <w:pPr>
            <w:pStyle w:val="Bibliography"/>
            <w:spacing w:line="220" w:lineRule="atLeast"/>
            <w:ind w:left="389" w:hanging="389"/>
          </w:pPr>
        </w:pPrChange>
      </w:pPr>
      <w:del w:id="351" w:author="Kohwalter" w:date="2013-08-26T18:36:00Z">
        <w:r w:rsidRPr="006B7F21">
          <w:rPr>
            <w:sz w:val="18"/>
          </w:rPr>
          <w:delText>12</w:delText>
        </w:r>
      </w:del>
      <w:ins w:id="352" w:author="Kohwalter" w:date="2013-08-26T18:36:00Z">
        <w:r w:rsidR="00ED41F5" w:rsidRPr="00ED41F5">
          <w:rPr>
            <w:sz w:val="18"/>
          </w:rPr>
          <w:t>9</w:t>
        </w:r>
      </w:ins>
      <w:r w:rsidR="00ED41F5" w:rsidRPr="00ED41F5">
        <w:rPr>
          <w:sz w:val="18"/>
        </w:rPr>
        <w:t>.</w:t>
      </w:r>
      <w:r w:rsidR="00ED41F5" w:rsidRPr="00ED41F5">
        <w:rPr>
          <w:sz w:val="18"/>
        </w:rPr>
        <w:tab/>
        <w:t xml:space="preserve"> PREMIS Working Group: Data Dictionary for Preservation Metadata. Implementation Strategies (PREMIS), </w:t>
      </w:r>
      <w:del w:id="353" w:author="Kohwalter" w:date="2013-08-26T18:36:00Z">
        <w:r w:rsidRPr="006B7F21">
          <w:rPr>
            <w:sz w:val="18"/>
          </w:rPr>
          <w:delText>Preservation Metadata</w:delText>
        </w:r>
      </w:del>
      <w:ins w:id="354" w:author="Kohwalter" w:date="2013-08-26T18:36:00Z">
        <w:r w:rsidR="00ED41F5" w:rsidRPr="00ED41F5">
          <w:rPr>
            <w:sz w:val="18"/>
          </w:rPr>
          <w:t>OCLC Online Computer Library Center &amp; Research Libraries Group</w:t>
        </w:r>
      </w:ins>
      <w:r w:rsidR="00ED41F5" w:rsidRPr="00ED41F5">
        <w:rPr>
          <w:sz w:val="18"/>
        </w:rPr>
        <w:t xml:space="preserve"> (2005).</w:t>
      </w:r>
    </w:p>
    <w:p w:rsidR="000E24BD" w:rsidRDefault="006B7F21" w:rsidP="000E24BD">
      <w:pPr>
        <w:pStyle w:val="Bibliography"/>
        <w:rPr>
          <w:sz w:val="18"/>
        </w:rPr>
        <w:pPrChange w:id="355" w:author="Kohwalter" w:date="2013-08-26T18:36:00Z">
          <w:pPr>
            <w:pStyle w:val="Bibliography"/>
            <w:spacing w:line="220" w:lineRule="atLeast"/>
            <w:ind w:left="389" w:hanging="389"/>
          </w:pPr>
        </w:pPrChange>
      </w:pPr>
      <w:del w:id="356" w:author="Kohwalter" w:date="2013-08-26T18:36:00Z">
        <w:r w:rsidRPr="006B7F21">
          <w:rPr>
            <w:sz w:val="18"/>
          </w:rPr>
          <w:delText>13</w:delText>
        </w:r>
      </w:del>
      <w:ins w:id="357" w:author="Kohwalter" w:date="2013-08-26T18:36:00Z">
        <w:r w:rsidR="00ED41F5" w:rsidRPr="00ED41F5">
          <w:rPr>
            <w:sz w:val="18"/>
          </w:rPr>
          <w:t>10</w:t>
        </w:r>
      </w:ins>
      <w:r w:rsidR="00ED41F5" w:rsidRPr="00ED41F5">
        <w:rPr>
          <w:sz w:val="18"/>
        </w:rPr>
        <w:t>.</w:t>
      </w:r>
      <w:r w:rsidR="00ED41F5" w:rsidRPr="00ED41F5">
        <w:rPr>
          <w:sz w:val="18"/>
        </w:rPr>
        <w:tab/>
        <w:t xml:space="preserve"> Moreau, L., Foster, I., Freire, J., Frew, J., Groth, P., McGuiness, D.: IPAW, http://www.ipaw.info/.</w:t>
      </w:r>
    </w:p>
    <w:p w:rsidR="000E24BD" w:rsidRDefault="006B7F21" w:rsidP="000E24BD">
      <w:pPr>
        <w:pStyle w:val="Bibliography"/>
        <w:rPr>
          <w:sz w:val="18"/>
        </w:rPr>
        <w:pPrChange w:id="358" w:author="Kohwalter" w:date="2013-08-26T18:36:00Z">
          <w:pPr>
            <w:pStyle w:val="Bibliography"/>
            <w:spacing w:line="220" w:lineRule="atLeast"/>
            <w:ind w:left="389" w:hanging="389"/>
          </w:pPr>
        </w:pPrChange>
      </w:pPr>
      <w:del w:id="359" w:author="Kohwalter" w:date="2013-08-26T18:36:00Z">
        <w:r w:rsidRPr="006B7F21">
          <w:rPr>
            <w:sz w:val="18"/>
          </w:rPr>
          <w:delText>14</w:delText>
        </w:r>
      </w:del>
      <w:ins w:id="360" w:author="Kohwalter" w:date="2013-08-26T18:36:00Z">
        <w:r w:rsidR="00ED41F5" w:rsidRPr="00ED41F5">
          <w:rPr>
            <w:sz w:val="18"/>
          </w:rPr>
          <w:t>11</w:t>
        </w:r>
      </w:ins>
      <w:r w:rsidR="00ED41F5" w:rsidRPr="00ED41F5">
        <w:rPr>
          <w:sz w:val="18"/>
        </w:rPr>
        <w:t>.</w:t>
      </w:r>
      <w:r w:rsidR="00ED41F5" w:rsidRPr="00ED41F5">
        <w:rPr>
          <w:sz w:val="18"/>
        </w:rPr>
        <w:tab/>
        <w:t xml:space="preserve"> Moreau, L., Clifford, B., Freire, J., Futrelle, J., Gil, Y., Groth, P., Kwasnikowska, N., Miles, S., Missier, P., Myers, J., Plale, B., Simmhan, Y., Stephan, E., den Bussche, J.V.: The Open Provenance Model core specification (v1.1).</w:t>
      </w:r>
      <w:del w:id="361" w:author="Kohwalter" w:date="2013-08-26T18:36:00Z">
        <w:r w:rsidRPr="006B7F21">
          <w:rPr>
            <w:sz w:val="18"/>
          </w:rPr>
          <w:delText xml:space="preserve"> In:</w:delText>
        </w:r>
      </w:del>
      <w:r w:rsidR="00ED41F5" w:rsidRPr="00ED41F5">
        <w:rPr>
          <w:sz w:val="18"/>
        </w:rPr>
        <w:t xml:space="preserve"> Future Generation Computer Sy</w:t>
      </w:r>
      <w:r w:rsidR="00ED41F5" w:rsidRPr="00ED41F5">
        <w:rPr>
          <w:sz w:val="18"/>
        </w:rPr>
        <w:t>s</w:t>
      </w:r>
      <w:r w:rsidR="00ED41F5" w:rsidRPr="00ED41F5">
        <w:rPr>
          <w:sz w:val="18"/>
        </w:rPr>
        <w:t>tems. 27, 743–756 (2007).</w:t>
      </w:r>
    </w:p>
    <w:p w:rsidR="000E24BD" w:rsidRDefault="006B7F21" w:rsidP="000E24BD">
      <w:pPr>
        <w:pStyle w:val="Bibliography"/>
        <w:rPr>
          <w:sz w:val="18"/>
        </w:rPr>
        <w:pPrChange w:id="362" w:author="Kohwalter" w:date="2013-08-26T18:36:00Z">
          <w:pPr>
            <w:pStyle w:val="Bibliography"/>
            <w:spacing w:line="220" w:lineRule="atLeast"/>
            <w:ind w:left="389" w:hanging="389"/>
          </w:pPr>
        </w:pPrChange>
      </w:pPr>
      <w:del w:id="363" w:author="Kohwalter" w:date="2013-08-26T18:36:00Z">
        <w:r w:rsidRPr="006B7F21">
          <w:rPr>
            <w:sz w:val="18"/>
          </w:rPr>
          <w:delText>15</w:delText>
        </w:r>
      </w:del>
      <w:ins w:id="364" w:author="Kohwalter" w:date="2013-08-26T18:36:00Z">
        <w:r w:rsidR="00ED41F5" w:rsidRPr="00ED41F5">
          <w:rPr>
            <w:sz w:val="18"/>
          </w:rPr>
          <w:t>12</w:t>
        </w:r>
      </w:ins>
      <w:r w:rsidR="00ED41F5" w:rsidRPr="00ED41F5">
        <w:rPr>
          <w:sz w:val="18"/>
        </w:rPr>
        <w:t>.</w:t>
      </w:r>
      <w:r w:rsidR="00ED41F5" w:rsidRPr="00ED41F5">
        <w:rPr>
          <w:sz w:val="18"/>
        </w:rPr>
        <w:tab/>
        <w:t xml:space="preserve"> Miles, S., Heasley, J., Szalay, A., Moreau, L., Groth, P.: Provenance Challenge WIKI, http://twiki.ipaw.info/bin/view/Challenge/.</w:t>
      </w:r>
    </w:p>
    <w:p w:rsidR="000E24BD" w:rsidRDefault="006B7F21" w:rsidP="000E24BD">
      <w:pPr>
        <w:pStyle w:val="Bibliography"/>
        <w:rPr>
          <w:sz w:val="18"/>
        </w:rPr>
        <w:pPrChange w:id="365" w:author="Kohwalter" w:date="2013-08-26T18:36:00Z">
          <w:pPr>
            <w:pStyle w:val="Bibliography"/>
            <w:spacing w:line="220" w:lineRule="atLeast"/>
            <w:ind w:left="389" w:hanging="389"/>
          </w:pPr>
        </w:pPrChange>
      </w:pPr>
      <w:del w:id="366" w:author="Kohwalter" w:date="2013-08-26T18:36:00Z">
        <w:r w:rsidRPr="006B7F21">
          <w:rPr>
            <w:sz w:val="18"/>
          </w:rPr>
          <w:delText>16</w:delText>
        </w:r>
      </w:del>
      <w:ins w:id="367" w:author="Kohwalter" w:date="2013-08-26T18:36:00Z">
        <w:r w:rsidR="00ED41F5" w:rsidRPr="00ED41F5">
          <w:rPr>
            <w:sz w:val="18"/>
          </w:rPr>
          <w:t>13</w:t>
        </w:r>
      </w:ins>
      <w:r w:rsidR="00ED41F5" w:rsidRPr="00ED41F5">
        <w:rPr>
          <w:sz w:val="18"/>
        </w:rPr>
        <w:t>.</w:t>
      </w:r>
      <w:r w:rsidR="00ED41F5" w:rsidRPr="00ED41F5">
        <w:rPr>
          <w:sz w:val="18"/>
        </w:rPr>
        <w:tab/>
        <w:t xml:space="preserve"> Moreau, L., Missier, P.: PROV-DM: The PROV Data Model, http://www.w3.org/TR/prov-dm/.</w:t>
      </w:r>
    </w:p>
    <w:p w:rsidR="000E24BD" w:rsidRDefault="006B7F21" w:rsidP="000E24BD">
      <w:pPr>
        <w:pStyle w:val="Bibliography"/>
        <w:rPr>
          <w:sz w:val="18"/>
        </w:rPr>
        <w:pPrChange w:id="368" w:author="Kohwalter" w:date="2013-08-26T18:36:00Z">
          <w:pPr>
            <w:pStyle w:val="Bibliography"/>
            <w:spacing w:line="220" w:lineRule="atLeast"/>
            <w:ind w:left="389" w:hanging="389"/>
          </w:pPr>
        </w:pPrChange>
      </w:pPr>
      <w:del w:id="369" w:author="Kohwalter" w:date="2013-08-26T18:36:00Z">
        <w:r w:rsidRPr="006B7F21">
          <w:rPr>
            <w:sz w:val="18"/>
          </w:rPr>
          <w:delText>17</w:delText>
        </w:r>
      </w:del>
      <w:ins w:id="370" w:author="Kohwalter" w:date="2013-08-26T18:36:00Z">
        <w:r w:rsidR="00ED41F5" w:rsidRPr="00ED41F5">
          <w:rPr>
            <w:sz w:val="18"/>
          </w:rPr>
          <w:t>14</w:t>
        </w:r>
      </w:ins>
      <w:r w:rsidR="00ED41F5" w:rsidRPr="00ED41F5">
        <w:rPr>
          <w:sz w:val="18"/>
        </w:rPr>
        <w:t>.</w:t>
      </w:r>
      <w:r w:rsidR="00ED41F5" w:rsidRPr="00ED41F5">
        <w:rPr>
          <w:sz w:val="18"/>
        </w:rPr>
        <w:tab/>
        <w:t xml:space="preserve"> Moret, B.: Decision Trees and Diagrams. </w:t>
      </w:r>
      <w:del w:id="371" w:author="Kohwalter" w:date="2013-08-26T18:36:00Z">
        <w:r w:rsidRPr="006B7F21">
          <w:rPr>
            <w:sz w:val="18"/>
          </w:rPr>
          <w:delText xml:space="preserve">In: </w:delText>
        </w:r>
      </w:del>
      <w:r w:rsidR="00ED41F5" w:rsidRPr="00ED41F5">
        <w:rPr>
          <w:sz w:val="18"/>
        </w:rPr>
        <w:t>ACM Computing Surveys (CSUR). 14, 593–623 (1982).</w:t>
      </w:r>
    </w:p>
    <w:p w:rsidR="000E24BD" w:rsidRDefault="006B7F21" w:rsidP="000E24BD">
      <w:pPr>
        <w:pStyle w:val="Bibliography"/>
        <w:rPr>
          <w:sz w:val="18"/>
        </w:rPr>
        <w:pPrChange w:id="372" w:author="Kohwalter" w:date="2013-08-26T18:36:00Z">
          <w:pPr>
            <w:pStyle w:val="Bibliography"/>
            <w:spacing w:line="220" w:lineRule="atLeast"/>
            <w:ind w:left="389" w:hanging="389"/>
          </w:pPr>
        </w:pPrChange>
      </w:pPr>
      <w:del w:id="373" w:author="Kohwalter" w:date="2013-08-26T18:36:00Z">
        <w:r w:rsidRPr="006B7F21">
          <w:rPr>
            <w:sz w:val="18"/>
          </w:rPr>
          <w:delText>18</w:delText>
        </w:r>
      </w:del>
      <w:ins w:id="374" w:author="Kohwalter" w:date="2013-08-26T18:36:00Z">
        <w:r w:rsidR="00ED41F5" w:rsidRPr="00ED41F5">
          <w:rPr>
            <w:sz w:val="18"/>
          </w:rPr>
          <w:t>15</w:t>
        </w:r>
      </w:ins>
      <w:r w:rsidR="00ED41F5" w:rsidRPr="00ED41F5">
        <w:rPr>
          <w:sz w:val="18"/>
        </w:rPr>
        <w:t>.</w:t>
      </w:r>
      <w:r w:rsidR="00ED41F5" w:rsidRPr="00ED41F5">
        <w:rPr>
          <w:sz w:val="18"/>
        </w:rPr>
        <w:tab/>
        <w:t xml:space="preserve"> Joshua O’Madadhain, Danyel Fisher, Tom Nelson: JUNG: Java Universal Ne</w:t>
      </w:r>
      <w:r w:rsidR="00ED41F5" w:rsidRPr="00ED41F5">
        <w:rPr>
          <w:sz w:val="18"/>
        </w:rPr>
        <w:t>t</w:t>
      </w:r>
      <w:r w:rsidR="00ED41F5" w:rsidRPr="00ED41F5">
        <w:rPr>
          <w:sz w:val="18"/>
        </w:rPr>
        <w:t>work/Graph Framework</w:t>
      </w:r>
      <w:del w:id="375" w:author="Kohwalter" w:date="2013-08-26T18:36:00Z">
        <w:r w:rsidRPr="006B7F21">
          <w:rPr>
            <w:sz w:val="18"/>
          </w:rPr>
          <w:delText xml:space="preserve">. Open-source, </w:delText>
        </w:r>
      </w:del>
      <w:ins w:id="376" w:author="Kohwalter" w:date="2013-08-26T18:36:00Z">
        <w:r w:rsidR="00ED41F5" w:rsidRPr="00ED41F5">
          <w:rPr>
            <w:sz w:val="18"/>
          </w:rPr>
          <w:t>, http://jung.</w:t>
        </w:r>
      </w:ins>
      <w:r w:rsidR="00ED41F5" w:rsidRPr="00ED41F5">
        <w:rPr>
          <w:sz w:val="18"/>
        </w:rPr>
        <w:t>sourceforge</w:t>
      </w:r>
      <w:del w:id="377" w:author="Kohwalter" w:date="2013-08-26T18:36:00Z">
        <w:r w:rsidRPr="006B7F21">
          <w:rPr>
            <w:sz w:val="18"/>
          </w:rPr>
          <w:delText xml:space="preserve"> (2010).</w:delText>
        </w:r>
      </w:del>
      <w:ins w:id="378" w:author="Kohwalter" w:date="2013-08-26T18:36:00Z">
        <w:r w:rsidR="00ED41F5" w:rsidRPr="00ED41F5">
          <w:rPr>
            <w:sz w:val="18"/>
          </w:rPr>
          <w:t>.net/.</w:t>
        </w:r>
      </w:ins>
    </w:p>
    <w:p w:rsidR="000E24BD" w:rsidRDefault="006B7F21" w:rsidP="000E24BD">
      <w:pPr>
        <w:pStyle w:val="Bibliography"/>
        <w:rPr>
          <w:sz w:val="18"/>
        </w:rPr>
        <w:pPrChange w:id="379" w:author="Kohwalter" w:date="2013-08-26T18:36:00Z">
          <w:pPr>
            <w:pStyle w:val="Bibliography"/>
            <w:spacing w:line="220" w:lineRule="atLeast"/>
            <w:ind w:left="389" w:hanging="389"/>
          </w:pPr>
        </w:pPrChange>
      </w:pPr>
      <w:del w:id="380" w:author="Kohwalter" w:date="2013-08-26T18:36:00Z">
        <w:r w:rsidRPr="006B7F21">
          <w:rPr>
            <w:sz w:val="18"/>
          </w:rPr>
          <w:delText>19</w:delText>
        </w:r>
      </w:del>
      <w:ins w:id="381" w:author="Kohwalter" w:date="2013-08-26T18:36:00Z">
        <w:r w:rsidR="00ED41F5" w:rsidRPr="00ED41F5">
          <w:rPr>
            <w:sz w:val="18"/>
          </w:rPr>
          <w:t>16</w:t>
        </w:r>
      </w:ins>
      <w:r w:rsidR="00ED41F5" w:rsidRPr="00ED41F5">
        <w:rPr>
          <w:sz w:val="18"/>
        </w:rPr>
        <w:t>.</w:t>
      </w:r>
      <w:r w:rsidR="00ED41F5" w:rsidRPr="00ED41F5">
        <w:rPr>
          <w:sz w:val="18"/>
        </w:rPr>
        <w:tab/>
        <w:t xml:space="preserve"> Diehl, S.: Software Visualization: Visualizing the Structure, Behaviour, and Evol</w:t>
      </w:r>
      <w:r w:rsidR="00ED41F5" w:rsidRPr="00ED41F5">
        <w:rPr>
          <w:sz w:val="18"/>
        </w:rPr>
        <w:t>u</w:t>
      </w:r>
      <w:r w:rsidR="00ED41F5" w:rsidRPr="00ED41F5">
        <w:rPr>
          <w:sz w:val="18"/>
        </w:rPr>
        <w:t>tion of Software. Springer (2007).</w:t>
      </w:r>
    </w:p>
    <w:p w:rsidR="006B7F21" w:rsidRPr="006B7F21" w:rsidRDefault="006B7F21" w:rsidP="00EE62FA">
      <w:pPr>
        <w:pStyle w:val="Bibliography"/>
        <w:spacing w:line="220" w:lineRule="atLeast"/>
        <w:ind w:left="389" w:hanging="389"/>
        <w:rPr>
          <w:del w:id="382" w:author="Kohwalter" w:date="2013-08-26T18:36:00Z"/>
          <w:sz w:val="18"/>
        </w:rPr>
      </w:pPr>
      <w:del w:id="383" w:author="Kohwalter" w:date="2013-08-26T18:36:00Z">
        <w:r w:rsidRPr="006B7F21">
          <w:rPr>
            <w:sz w:val="18"/>
          </w:rPr>
          <w:delText>20.</w:delText>
        </w:r>
        <w:r w:rsidRPr="006B7F21">
          <w:rPr>
            <w:sz w:val="18"/>
          </w:rPr>
          <w:tab/>
          <w:delText xml:space="preserve"> Bristol, E.H.: Pattern recognition: An alternative to parameter identification in adaptive control. Automatica. 13, 197–202 (1977).</w:delText>
        </w:r>
      </w:del>
    </w:p>
    <w:p w:rsidR="006B7F21" w:rsidRPr="006B7F21" w:rsidRDefault="006B7F21" w:rsidP="00EE62FA">
      <w:pPr>
        <w:pStyle w:val="Bibliography"/>
        <w:spacing w:line="220" w:lineRule="atLeast"/>
        <w:ind w:left="389" w:hanging="389"/>
        <w:rPr>
          <w:del w:id="384" w:author="Kohwalter" w:date="2013-08-26T18:36:00Z"/>
          <w:sz w:val="18"/>
        </w:rPr>
      </w:pPr>
      <w:del w:id="385" w:author="Kohwalter" w:date="2013-08-26T18:36:00Z">
        <w:r w:rsidRPr="006B7F21">
          <w:rPr>
            <w:sz w:val="18"/>
          </w:rPr>
          <w:delText>21.</w:delText>
        </w:r>
        <w:r w:rsidRPr="006B7F21">
          <w:rPr>
            <w:sz w:val="18"/>
          </w:rPr>
          <w:tab/>
          <w:delText xml:space="preserve"> Cios, K., Pedrycz, W., Swiniarski, R.W.: Data mining methods for knowledge discovery. Kluwer Academic Publishers, Norwell, MA, USA (1998).</w:delText>
        </w:r>
      </w:del>
    </w:p>
    <w:p w:rsidR="006B7F21" w:rsidRPr="006B7F21" w:rsidRDefault="006B7F21" w:rsidP="00EE62FA">
      <w:pPr>
        <w:pStyle w:val="Bibliography"/>
        <w:spacing w:line="220" w:lineRule="atLeast"/>
        <w:ind w:left="389" w:hanging="389"/>
        <w:rPr>
          <w:del w:id="386" w:author="Kohwalter" w:date="2013-08-26T18:36:00Z"/>
          <w:sz w:val="18"/>
        </w:rPr>
      </w:pPr>
      <w:del w:id="387" w:author="Kohwalter" w:date="2013-08-26T18:36:00Z">
        <w:r w:rsidRPr="006B7F21">
          <w:rPr>
            <w:sz w:val="18"/>
          </w:rPr>
          <w:delText>22.</w:delText>
        </w:r>
        <w:r w:rsidRPr="006B7F21">
          <w:rPr>
            <w:sz w:val="18"/>
          </w:rPr>
          <w:tab/>
          <w:delText xml:space="preserve"> Fayyad, U., Piatetsky-Shapiro, G., Smyth, P.: From Data Mining to Knowledge Disco</w:delText>
        </w:r>
        <w:r w:rsidRPr="006B7F21">
          <w:rPr>
            <w:sz w:val="18"/>
          </w:rPr>
          <w:delText>v</w:delText>
        </w:r>
        <w:r w:rsidRPr="006B7F21">
          <w:rPr>
            <w:sz w:val="18"/>
          </w:rPr>
          <w:delText xml:space="preserve">ery in Databases. AI Magazine. </w:delText>
        </w:r>
      </w:del>
      <w:r w:rsidR="00ED41F5" w:rsidRPr="00ED41F5">
        <w:rPr>
          <w:sz w:val="18"/>
        </w:rPr>
        <w:t>17</w:t>
      </w:r>
      <w:del w:id="388" w:author="Kohwalter" w:date="2013-08-26T18:36:00Z">
        <w:r w:rsidRPr="006B7F21">
          <w:rPr>
            <w:sz w:val="18"/>
          </w:rPr>
          <w:delText>, 37 (1996).</w:delText>
        </w:r>
      </w:del>
    </w:p>
    <w:p w:rsidR="006B7F21" w:rsidRPr="006B7F21" w:rsidRDefault="006B7F21" w:rsidP="00EE62FA">
      <w:pPr>
        <w:pStyle w:val="Bibliography"/>
        <w:spacing w:line="220" w:lineRule="atLeast"/>
        <w:ind w:left="389" w:hanging="389"/>
        <w:rPr>
          <w:del w:id="389" w:author="Kohwalter" w:date="2013-08-26T18:36:00Z"/>
          <w:sz w:val="18"/>
        </w:rPr>
      </w:pPr>
      <w:del w:id="390" w:author="Kohwalter" w:date="2013-08-26T18:36:00Z">
        <w:r w:rsidRPr="006B7F21">
          <w:rPr>
            <w:sz w:val="18"/>
          </w:rPr>
          <w:delText>23.</w:delText>
        </w:r>
        <w:r w:rsidRPr="006B7F21">
          <w:rPr>
            <w:sz w:val="18"/>
          </w:rPr>
          <w:tab/>
          <w:delText xml:space="preserve"> Han, J., Kamber, M.: Data Mining: Concepts and Techniques. Morgan Kaufmann (2006).</w:delText>
        </w:r>
      </w:del>
    </w:p>
    <w:p w:rsidR="006B7F21" w:rsidRPr="006B7F21" w:rsidRDefault="006B7F21" w:rsidP="00EE62FA">
      <w:pPr>
        <w:pStyle w:val="Bibliography"/>
        <w:spacing w:line="220" w:lineRule="atLeast"/>
        <w:ind w:left="389" w:hanging="389"/>
        <w:rPr>
          <w:del w:id="391" w:author="Kohwalter" w:date="2013-08-26T18:36:00Z"/>
          <w:sz w:val="18"/>
        </w:rPr>
      </w:pPr>
      <w:del w:id="392" w:author="Kohwalter" w:date="2013-08-26T18:36:00Z">
        <w:r w:rsidRPr="006B7F21">
          <w:rPr>
            <w:sz w:val="18"/>
          </w:rPr>
          <w:delText>24.</w:delText>
        </w:r>
        <w:r w:rsidRPr="006B7F21">
          <w:rPr>
            <w:sz w:val="18"/>
          </w:rPr>
          <w:tab/>
          <w:delText xml:space="preserve"> Witten, I.H., Frank, E.: Data Mining: Practical Machine Learning Tools and Techniques, Second Edition. Morgan Kaufmann (2005).</w:delText>
        </w:r>
      </w:del>
    </w:p>
    <w:p w:rsidR="000E24BD" w:rsidRDefault="006B7F21" w:rsidP="000E24BD">
      <w:pPr>
        <w:pStyle w:val="Bibliography"/>
        <w:rPr>
          <w:sz w:val="18"/>
        </w:rPr>
        <w:pPrChange w:id="393" w:author="Kohwalter" w:date="2013-08-26T18:36:00Z">
          <w:pPr>
            <w:pStyle w:val="Bibliography"/>
            <w:spacing w:line="220" w:lineRule="atLeast"/>
          </w:pPr>
        </w:pPrChange>
      </w:pPr>
      <w:del w:id="394" w:author="Kohwalter" w:date="2013-08-26T18:36:00Z">
        <w:r w:rsidRPr="006B7F21">
          <w:rPr>
            <w:sz w:val="18"/>
          </w:rPr>
          <w:delText>25</w:delText>
        </w:r>
      </w:del>
      <w:r w:rsidR="00ED41F5" w:rsidRPr="00ED41F5">
        <w:rPr>
          <w:sz w:val="18"/>
        </w:rPr>
        <w:t>.</w:t>
      </w:r>
      <w:r w:rsidR="00ED41F5" w:rsidRPr="00ED41F5">
        <w:rPr>
          <w:sz w:val="18"/>
        </w:rPr>
        <w:tab/>
        <w:t xml:space="preserve"> Kohwalter, T., Clua, E., Murta, L.: SDM – An Educational Game for Software Enginee</w:t>
      </w:r>
      <w:r w:rsidR="00ED41F5" w:rsidRPr="00ED41F5">
        <w:rPr>
          <w:sz w:val="18"/>
        </w:rPr>
        <w:t>r</w:t>
      </w:r>
      <w:r w:rsidR="00ED41F5" w:rsidRPr="00ED41F5">
        <w:rPr>
          <w:sz w:val="18"/>
        </w:rPr>
        <w:t xml:space="preserve">ing. </w:t>
      </w:r>
      <w:del w:id="395" w:author="Kohwalter" w:date="2013-08-26T18:36:00Z">
        <w:r w:rsidRPr="006B7F21">
          <w:rPr>
            <w:sz w:val="18"/>
          </w:rPr>
          <w:delText xml:space="preserve">2011 X </w:delText>
        </w:r>
      </w:del>
      <w:r w:rsidR="00ED41F5" w:rsidRPr="00ED41F5">
        <w:rPr>
          <w:sz w:val="18"/>
        </w:rPr>
        <w:t xml:space="preserve">Brazilian Symposium on Games and Digital Entertainment (SBGAMES). </w:t>
      </w:r>
      <w:del w:id="396" w:author="Kohwalter" w:date="2013-08-26T18:36:00Z">
        <w:r w:rsidRPr="006B7F21">
          <w:rPr>
            <w:sz w:val="18"/>
          </w:rPr>
          <w:delText>In: X SBGames, Salvador</w:delText>
        </w:r>
      </w:del>
      <w:ins w:id="397" w:author="Kohwalter" w:date="2013-08-26T18:36:00Z">
        <w:r w:rsidR="00ED41F5" w:rsidRPr="00ED41F5">
          <w:rPr>
            <w:sz w:val="18"/>
          </w:rPr>
          <w:t>222–231</w:t>
        </w:r>
      </w:ins>
      <w:r w:rsidR="00ED41F5" w:rsidRPr="00ED41F5">
        <w:rPr>
          <w:sz w:val="18"/>
        </w:rPr>
        <w:t xml:space="preserve"> (2011).</w:t>
      </w:r>
    </w:p>
    <w:p w:rsidR="00EF6F43" w:rsidRDefault="000E24BD">
      <w:pPr>
        <w:pStyle w:val="Bibliography"/>
        <w:pPrChange w:id="398" w:author="Kohwalter" w:date="2013-08-26T18:36:00Z">
          <w:pPr>
            <w:pStyle w:val="Bibliography"/>
            <w:spacing w:line="220" w:lineRule="atLeast"/>
            <w:ind w:left="389" w:hanging="389"/>
          </w:pPr>
        </w:pPrChange>
      </w:pPr>
      <w:r w:rsidRPr="00F25228">
        <w:fldChar w:fldCharType="end"/>
      </w:r>
    </w:p>
    <w:sectPr w:rsidR="00EF6F43" w:rsidSect="00A41BF3">
      <w:type w:val="continuous"/>
      <w:pgSz w:w="11906" w:h="16838" w:code="1"/>
      <w:pgMar w:top="2948" w:right="2494" w:bottom="2948" w:left="2494" w:header="2381" w:footer="2324" w:gutter="0"/>
      <w:cols w:space="720"/>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79" w:author="Leonardo Murta" w:date="2013-06-05T14:29:00Z" w:initials="LM">
    <w:p w:rsidR="00682040" w:rsidRPr="00EC40EE" w:rsidRDefault="00682040">
      <w:pPr>
        <w:pStyle w:val="CommentText"/>
        <w:rPr>
          <w:lang w:val="pt-BR"/>
        </w:rPr>
      </w:pPr>
      <w:r>
        <w:rPr>
          <w:rStyle w:val="CommentReference"/>
        </w:rPr>
        <w:annotationRef/>
      </w:r>
      <w:r w:rsidRPr="00EC40EE">
        <w:rPr>
          <w:lang w:val="pt-BR"/>
        </w:rPr>
        <w:t xml:space="preserve">Pensando no </w:t>
      </w:r>
      <w:proofErr w:type="spellStart"/>
      <w:proofErr w:type="gramStart"/>
      <w:r w:rsidRPr="00EC40EE">
        <w:rPr>
          <w:lang w:val="pt-BR"/>
        </w:rPr>
        <w:t>DSc</w:t>
      </w:r>
      <w:proofErr w:type="spellEnd"/>
      <w:proofErr w:type="gramEnd"/>
      <w:r w:rsidRPr="00EC40EE">
        <w:rPr>
          <w:lang w:val="pt-BR"/>
        </w:rPr>
        <w:t xml:space="preserve">, uma das coisas que poderíamos trabalhar é Zoom semântico usando essa </w:t>
      </w:r>
      <w:proofErr w:type="spellStart"/>
      <w:r w:rsidRPr="00EC40EE">
        <w:rPr>
          <w:lang w:val="pt-BR"/>
        </w:rPr>
        <w:t>feature</w:t>
      </w:r>
      <w:proofErr w:type="spellEnd"/>
      <w:r w:rsidRPr="00EC40EE">
        <w:rPr>
          <w:lang w:val="pt-BR"/>
        </w:rPr>
        <w:t xml:space="preserve"> de agrupamento de forma aut</w:t>
      </w:r>
      <w:r w:rsidRPr="00EC40EE">
        <w:rPr>
          <w:lang w:val="pt-BR"/>
        </w:rPr>
        <w:t>o</w:t>
      </w:r>
      <w:r w:rsidRPr="00EC40EE">
        <w:rPr>
          <w:lang w:val="pt-BR"/>
        </w:rPr>
        <w:t>mática. Ou seja, quanto mais longe, menos detalhes. Anota aí…</w:t>
      </w:r>
    </w:p>
  </w:comment>
  <w:comment w:id="195" w:author="Leonardo Murta" w:date="2013-06-05T14:29:00Z" w:initials="LM">
    <w:p w:rsidR="00682040" w:rsidRPr="00EC40EE" w:rsidRDefault="00682040">
      <w:pPr>
        <w:pStyle w:val="CommentText"/>
        <w:rPr>
          <w:lang w:val="pt-BR"/>
        </w:rPr>
      </w:pPr>
      <w:r>
        <w:rPr>
          <w:rStyle w:val="CommentReference"/>
        </w:rPr>
        <w:annotationRef/>
      </w:r>
      <w:r w:rsidRPr="00EC40EE">
        <w:rPr>
          <w:lang w:val="pt-BR"/>
        </w:rPr>
        <w:t xml:space="preserve">Isso aqui é outra coisa legal para o </w:t>
      </w:r>
      <w:proofErr w:type="spellStart"/>
      <w:proofErr w:type="gramStart"/>
      <w:r w:rsidRPr="00EC40EE">
        <w:rPr>
          <w:lang w:val="pt-BR"/>
        </w:rPr>
        <w:t>DSc</w:t>
      </w:r>
      <w:proofErr w:type="spellEnd"/>
      <w:proofErr w:type="gramEnd"/>
      <w:r w:rsidRPr="00EC40EE">
        <w:rPr>
          <w:lang w:val="pt-BR"/>
        </w:rPr>
        <w:t xml:space="preserve">. Como conseguir fazer isso de forma </w:t>
      </w:r>
      <w:proofErr w:type="spellStart"/>
      <w:r w:rsidRPr="00EC40EE">
        <w:rPr>
          <w:lang w:val="pt-BR"/>
        </w:rPr>
        <w:t>automatica</w:t>
      </w:r>
      <w:proofErr w:type="spellEnd"/>
      <w:r w:rsidRPr="00EC40EE">
        <w:rPr>
          <w:lang w:val="pt-BR"/>
        </w:rPr>
        <w:t>?</w:t>
      </w:r>
    </w:p>
  </w:comment>
  <w:comment w:id="198" w:author="Kohwalter" w:date="2013-08-26T18:48:00Z" w:initials="K">
    <w:p w:rsidR="00555C07" w:rsidRPr="00555C07" w:rsidRDefault="00555C07">
      <w:pPr>
        <w:pStyle w:val="CommentText"/>
        <w:rPr>
          <w:lang w:val="pt-BR"/>
        </w:rPr>
      </w:pPr>
      <w:r>
        <w:rPr>
          <w:rStyle w:val="CommentReference"/>
        </w:rPr>
        <w:annotationRef/>
      </w:r>
      <w:proofErr w:type="spellStart"/>
      <w:r w:rsidRPr="00555C07">
        <w:rPr>
          <w:lang w:val="pt-BR"/>
        </w:rPr>
        <w:t>Ja</w:t>
      </w:r>
      <w:proofErr w:type="spellEnd"/>
      <w:r w:rsidRPr="00555C07">
        <w:rPr>
          <w:lang w:val="pt-BR"/>
        </w:rPr>
        <w:t xml:space="preserve"> é </w:t>
      </w:r>
      <w:r>
        <w:rPr>
          <w:lang w:val="pt-BR"/>
        </w:rPr>
        <w:t>di</w:t>
      </w:r>
      <w:r w:rsidRPr="00555C07">
        <w:rPr>
          <w:lang w:val="pt-BR"/>
        </w:rPr>
        <w:t>to na conclus</w:t>
      </w:r>
      <w:r>
        <w:rPr>
          <w:lang w:val="pt-BR"/>
        </w:rPr>
        <w:t>ão.</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F6F43" w:rsidRDefault="00EF6F43" w:rsidP="00B34235">
      <w:r>
        <w:separator/>
      </w:r>
    </w:p>
  </w:endnote>
  <w:endnote w:type="continuationSeparator" w:id="0">
    <w:p w:rsidR="00EF6F43" w:rsidRDefault="00EF6F43" w:rsidP="00B3423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iriam">
    <w:panose1 w:val="020B0502050101010101"/>
    <w:charset w:val="B1"/>
    <w:family w:val="swiss"/>
    <w:pitch w:val="variable"/>
    <w:sig w:usb0="00000801"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F6F43" w:rsidRDefault="00EF6F43" w:rsidP="00B34235">
      <w:r>
        <w:separator/>
      </w:r>
    </w:p>
  </w:footnote>
  <w:footnote w:type="continuationSeparator" w:id="0">
    <w:p w:rsidR="00EF6F43" w:rsidRDefault="00EF6F43" w:rsidP="00B34235">
      <w:r>
        <w:continuationSeparator/>
      </w:r>
    </w:p>
  </w:footnote>
  <w:footnote w:id="1">
    <w:p w:rsidR="00682040" w:rsidRDefault="00682040">
      <w:pPr>
        <w:pStyle w:val="FootnoteText"/>
      </w:pPr>
      <w:r w:rsidRPr="006D63C0">
        <w:rPr>
          <w:rStyle w:val="FootnoteReference"/>
        </w:rPr>
        <w:footnoteRef/>
      </w:r>
      <w:r>
        <w:t xml:space="preserve"> </w:t>
      </w:r>
      <w:r>
        <w:tab/>
        <w:t>In order to reduce graph size and provide a quicker understanding for the presented exa</w:t>
      </w:r>
      <w:r>
        <w:t>m</w:t>
      </w:r>
      <w:r>
        <w:t>ples, some in game parameters were configured to allow faster state transition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0"/>
    <w:multiLevelType w:val="singleLevel"/>
    <w:tmpl w:val="864A5CA2"/>
    <w:lvl w:ilvl="0">
      <w:start w:val="1"/>
      <w:numFmt w:val="bullet"/>
      <w:lvlText w:val=""/>
      <w:lvlJc w:val="left"/>
      <w:pPr>
        <w:tabs>
          <w:tab w:val="num" w:pos="1492"/>
        </w:tabs>
        <w:ind w:left="1492" w:hanging="360"/>
      </w:pPr>
      <w:rPr>
        <w:rFonts w:ascii="Symbol" w:hAnsi="Symbol" w:hint="default"/>
      </w:rPr>
    </w:lvl>
  </w:abstractNum>
  <w:abstractNum w:abstractNumId="1">
    <w:nsid w:val="FFFFFF81"/>
    <w:multiLevelType w:val="singleLevel"/>
    <w:tmpl w:val="A0E604B8"/>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A6CA31D8"/>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9B883E8A"/>
    <w:lvl w:ilvl="0">
      <w:start w:val="1"/>
      <w:numFmt w:val="bullet"/>
      <w:lvlText w:val=""/>
      <w:lvlJc w:val="left"/>
      <w:pPr>
        <w:tabs>
          <w:tab w:val="num" w:pos="643"/>
        </w:tabs>
        <w:ind w:left="643" w:hanging="360"/>
      </w:pPr>
      <w:rPr>
        <w:rFonts w:ascii="Symbol" w:hAnsi="Symbol" w:hint="default"/>
      </w:rPr>
    </w:lvl>
  </w:abstractNum>
  <w:abstractNum w:abstractNumId="4">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5">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6">
    <w:nsid w:val="118B32E5"/>
    <w:multiLevelType w:val="multilevel"/>
    <w:tmpl w:val="B706E490"/>
    <w:lvl w:ilvl="0">
      <w:start w:val="1"/>
      <w:numFmt w:val="decimal"/>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7">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8">
    <w:nsid w:val="20AF0333"/>
    <w:multiLevelType w:val="hybridMultilevel"/>
    <w:tmpl w:val="CB0E7F4E"/>
    <w:lvl w:ilvl="0" w:tplc="972AD61E">
      <w:start w:val="1"/>
      <w:numFmt w:val="lowerLetter"/>
      <w:lvlText w:val="%1."/>
      <w:lvlJc w:val="left"/>
      <w:pPr>
        <w:tabs>
          <w:tab w:val="num" w:pos="720"/>
        </w:tabs>
        <w:ind w:left="720" w:hanging="360"/>
      </w:pPr>
      <w:rPr>
        <w:rFonts w:cs="Times New Roman" w:hint="default"/>
        <w:i w:val="0"/>
        <w:iCs w:val="0"/>
      </w:rPr>
    </w:lvl>
    <w:lvl w:ilvl="1" w:tplc="B5840A32">
      <w:start w:val="1"/>
      <w:numFmt w:val="lowerLetter"/>
      <w:lvlText w:val="%2."/>
      <w:lvlJc w:val="left"/>
      <w:pPr>
        <w:tabs>
          <w:tab w:val="num" w:pos="1440"/>
        </w:tabs>
        <w:ind w:left="1440" w:hanging="360"/>
      </w:pPr>
      <w:rPr>
        <w:rFonts w:cs="Times New Roman"/>
      </w:rPr>
    </w:lvl>
    <w:lvl w:ilvl="2" w:tplc="9D240F3C">
      <w:start w:val="1"/>
      <w:numFmt w:val="lowerRoman"/>
      <w:lvlText w:val="%3."/>
      <w:lvlJc w:val="right"/>
      <w:pPr>
        <w:tabs>
          <w:tab w:val="num" w:pos="2160"/>
        </w:tabs>
        <w:ind w:left="2160" w:hanging="180"/>
      </w:pPr>
      <w:rPr>
        <w:rFonts w:cs="Times New Roman"/>
      </w:rPr>
    </w:lvl>
    <w:lvl w:ilvl="3" w:tplc="D4EE3250">
      <w:start w:val="1"/>
      <w:numFmt w:val="decimal"/>
      <w:lvlText w:val="%4."/>
      <w:lvlJc w:val="left"/>
      <w:pPr>
        <w:tabs>
          <w:tab w:val="num" w:pos="2880"/>
        </w:tabs>
        <w:ind w:left="2880" w:hanging="360"/>
      </w:pPr>
      <w:rPr>
        <w:rFonts w:cs="Times New Roman"/>
      </w:rPr>
    </w:lvl>
    <w:lvl w:ilvl="4" w:tplc="90E63E60">
      <w:start w:val="1"/>
      <w:numFmt w:val="lowerLetter"/>
      <w:lvlText w:val="%5."/>
      <w:lvlJc w:val="left"/>
      <w:pPr>
        <w:tabs>
          <w:tab w:val="num" w:pos="3600"/>
        </w:tabs>
        <w:ind w:left="3600" w:hanging="360"/>
      </w:pPr>
      <w:rPr>
        <w:rFonts w:cs="Times New Roman"/>
      </w:rPr>
    </w:lvl>
    <w:lvl w:ilvl="5" w:tplc="57D26B0E">
      <w:start w:val="1"/>
      <w:numFmt w:val="lowerRoman"/>
      <w:lvlText w:val="%6."/>
      <w:lvlJc w:val="right"/>
      <w:pPr>
        <w:tabs>
          <w:tab w:val="num" w:pos="4320"/>
        </w:tabs>
        <w:ind w:left="4320" w:hanging="180"/>
      </w:pPr>
      <w:rPr>
        <w:rFonts w:cs="Times New Roman"/>
      </w:rPr>
    </w:lvl>
    <w:lvl w:ilvl="6" w:tplc="98B6F976">
      <w:start w:val="1"/>
      <w:numFmt w:val="decimal"/>
      <w:lvlText w:val="%7."/>
      <w:lvlJc w:val="left"/>
      <w:pPr>
        <w:tabs>
          <w:tab w:val="num" w:pos="5040"/>
        </w:tabs>
        <w:ind w:left="5040" w:hanging="360"/>
      </w:pPr>
      <w:rPr>
        <w:rFonts w:cs="Times New Roman"/>
      </w:rPr>
    </w:lvl>
    <w:lvl w:ilvl="7" w:tplc="DEFE2F6A">
      <w:start w:val="1"/>
      <w:numFmt w:val="lowerLetter"/>
      <w:lvlText w:val="%8."/>
      <w:lvlJc w:val="left"/>
      <w:pPr>
        <w:tabs>
          <w:tab w:val="num" w:pos="5760"/>
        </w:tabs>
        <w:ind w:left="5760" w:hanging="360"/>
      </w:pPr>
      <w:rPr>
        <w:rFonts w:cs="Times New Roman"/>
      </w:rPr>
    </w:lvl>
    <w:lvl w:ilvl="8" w:tplc="7510523A">
      <w:start w:val="1"/>
      <w:numFmt w:val="lowerRoman"/>
      <w:lvlText w:val="%9."/>
      <w:lvlJc w:val="right"/>
      <w:pPr>
        <w:tabs>
          <w:tab w:val="num" w:pos="6480"/>
        </w:tabs>
        <w:ind w:left="6480" w:hanging="180"/>
      </w:pPr>
      <w:rPr>
        <w:rFonts w:cs="Times New Roman"/>
      </w:rPr>
    </w:lvl>
  </w:abstractNum>
  <w:abstractNum w:abstractNumId="9">
    <w:nsid w:val="26FE1FCF"/>
    <w:multiLevelType w:val="hybridMultilevel"/>
    <w:tmpl w:val="33826962"/>
    <w:lvl w:ilvl="0" w:tplc="E09099E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37660336"/>
    <w:multiLevelType w:val="hybridMultilevel"/>
    <w:tmpl w:val="EA402BE8"/>
    <w:lvl w:ilvl="0" w:tplc="A2947960">
      <w:start w:val="1"/>
      <w:numFmt w:val="bullet"/>
      <w:pStyle w:val="bulletlist"/>
      <w:lvlText w:val=""/>
      <w:lvlJc w:val="left"/>
      <w:pPr>
        <w:tabs>
          <w:tab w:val="num" w:pos="648"/>
        </w:tabs>
        <w:ind w:left="648"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11">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nsid w:val="6C402C58"/>
    <w:multiLevelType w:val="hybridMultilevel"/>
    <w:tmpl w:val="F1F87D58"/>
    <w:lvl w:ilvl="0" w:tplc="759C754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8018BED0">
      <w:start w:val="1"/>
      <w:numFmt w:val="lowerLetter"/>
      <w:lvlText w:val="%2."/>
      <w:lvlJc w:val="left"/>
      <w:pPr>
        <w:tabs>
          <w:tab w:val="num" w:pos="1440"/>
        </w:tabs>
        <w:ind w:left="1440" w:hanging="360"/>
      </w:pPr>
      <w:rPr>
        <w:rFonts w:cs="Times New Roman"/>
      </w:rPr>
    </w:lvl>
    <w:lvl w:ilvl="2" w:tplc="A58454FA">
      <w:start w:val="1"/>
      <w:numFmt w:val="lowerRoman"/>
      <w:lvlText w:val="%3."/>
      <w:lvlJc w:val="right"/>
      <w:pPr>
        <w:tabs>
          <w:tab w:val="num" w:pos="2160"/>
        </w:tabs>
        <w:ind w:left="2160" w:hanging="180"/>
      </w:pPr>
      <w:rPr>
        <w:rFonts w:cs="Times New Roman"/>
      </w:rPr>
    </w:lvl>
    <w:lvl w:ilvl="3" w:tplc="5686A9EC">
      <w:start w:val="1"/>
      <w:numFmt w:val="decimal"/>
      <w:lvlText w:val="%4."/>
      <w:lvlJc w:val="left"/>
      <w:pPr>
        <w:tabs>
          <w:tab w:val="num" w:pos="2880"/>
        </w:tabs>
        <w:ind w:left="2880" w:hanging="360"/>
      </w:pPr>
      <w:rPr>
        <w:rFonts w:cs="Times New Roman"/>
      </w:rPr>
    </w:lvl>
    <w:lvl w:ilvl="4" w:tplc="5ACA52DC">
      <w:start w:val="1"/>
      <w:numFmt w:val="lowerLetter"/>
      <w:lvlText w:val="%5."/>
      <w:lvlJc w:val="left"/>
      <w:pPr>
        <w:tabs>
          <w:tab w:val="num" w:pos="3600"/>
        </w:tabs>
        <w:ind w:left="3600" w:hanging="360"/>
      </w:pPr>
      <w:rPr>
        <w:rFonts w:cs="Times New Roman"/>
      </w:rPr>
    </w:lvl>
    <w:lvl w:ilvl="5" w:tplc="276A8782">
      <w:start w:val="1"/>
      <w:numFmt w:val="lowerRoman"/>
      <w:lvlText w:val="%6."/>
      <w:lvlJc w:val="right"/>
      <w:pPr>
        <w:tabs>
          <w:tab w:val="num" w:pos="4320"/>
        </w:tabs>
        <w:ind w:left="4320" w:hanging="180"/>
      </w:pPr>
      <w:rPr>
        <w:rFonts w:cs="Times New Roman"/>
      </w:rPr>
    </w:lvl>
    <w:lvl w:ilvl="6" w:tplc="21CE5B2E">
      <w:start w:val="1"/>
      <w:numFmt w:val="decimal"/>
      <w:lvlText w:val="%7."/>
      <w:lvlJc w:val="left"/>
      <w:pPr>
        <w:tabs>
          <w:tab w:val="num" w:pos="5040"/>
        </w:tabs>
        <w:ind w:left="5040" w:hanging="360"/>
      </w:pPr>
      <w:rPr>
        <w:rFonts w:cs="Times New Roman"/>
      </w:rPr>
    </w:lvl>
    <w:lvl w:ilvl="7" w:tplc="6DDC0A3A">
      <w:start w:val="1"/>
      <w:numFmt w:val="lowerLetter"/>
      <w:lvlText w:val="%8."/>
      <w:lvlJc w:val="left"/>
      <w:pPr>
        <w:tabs>
          <w:tab w:val="num" w:pos="5760"/>
        </w:tabs>
        <w:ind w:left="5760" w:hanging="360"/>
      </w:pPr>
      <w:rPr>
        <w:rFonts w:cs="Times New Roman"/>
      </w:rPr>
    </w:lvl>
    <w:lvl w:ilvl="8" w:tplc="A0B6DB3E">
      <w:start w:val="1"/>
      <w:numFmt w:val="lowerRoman"/>
      <w:lvlText w:val="%9."/>
      <w:lvlJc w:val="right"/>
      <w:pPr>
        <w:tabs>
          <w:tab w:val="num" w:pos="6480"/>
        </w:tabs>
        <w:ind w:left="6480" w:hanging="180"/>
      </w:pPr>
      <w:rPr>
        <w:rFonts w:cs="Times New Roman"/>
      </w:r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7">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7B274BC8"/>
    <w:multiLevelType w:val="multilevel"/>
    <w:tmpl w:val="ECECD2E8"/>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9">
    <w:nsid w:val="7D9521C8"/>
    <w:multiLevelType w:val="multilevel"/>
    <w:tmpl w:val="928C8A8E"/>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10"/>
  </w:num>
  <w:num w:numId="2">
    <w:abstractNumId w:val="14"/>
  </w:num>
  <w:num w:numId="3">
    <w:abstractNumId w:val="9"/>
  </w:num>
  <w:num w:numId="4">
    <w:abstractNumId w:val="12"/>
  </w:num>
  <w:num w:numId="5">
    <w:abstractNumId w:val="12"/>
  </w:num>
  <w:num w:numId="6">
    <w:abstractNumId w:val="12"/>
  </w:num>
  <w:num w:numId="7">
    <w:abstractNumId w:val="12"/>
  </w:num>
  <w:num w:numId="8">
    <w:abstractNumId w:val="13"/>
  </w:num>
  <w:num w:numId="9">
    <w:abstractNumId w:val="15"/>
  </w:num>
  <w:num w:numId="10">
    <w:abstractNumId w:val="11"/>
  </w:num>
  <w:num w:numId="11">
    <w:abstractNumId w:val="8"/>
  </w:num>
  <w:num w:numId="12">
    <w:abstractNumId w:val="18"/>
  </w:num>
  <w:num w:numId="13">
    <w:abstractNumId w:val="17"/>
  </w:num>
  <w:num w:numId="14">
    <w:abstractNumId w:val="19"/>
  </w:num>
  <w:num w:numId="15">
    <w:abstractNumId w:val="5"/>
  </w:num>
  <w:num w:numId="16">
    <w:abstractNumId w:val="4"/>
  </w:num>
  <w:num w:numId="17">
    <w:abstractNumId w:val="7"/>
  </w:num>
  <w:num w:numId="18">
    <w:abstractNumId w:val="16"/>
  </w:num>
  <w:num w:numId="19">
    <w:abstractNumId w:val="6"/>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2"/>
  </w:num>
  <w:num w:numId="23">
    <w:abstractNumId w:val="1"/>
  </w:num>
  <w:num w:numId="24">
    <w:abstractNumId w:val="0"/>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attachedTemplate r:id="rId1"/>
  <w:stylePaneFormatFilter w:val="3F01"/>
  <w:trackRevisions/>
  <w:defaultTabStop w:val="720"/>
  <w:autoHyphenation/>
  <w:hyphenationZone w:val="400"/>
  <w:doNotHyphenateCaps/>
  <w:evenAndOddHeaders/>
  <w:drawingGridHorizontalSpacing w:val="100"/>
  <w:displayHorizontalDrawingGridEvery w:val="2"/>
  <w:characterSpacingControl w:val="doNotCompress"/>
  <w:doNotValidateAgainstSchema/>
  <w:doNotDemarcateInvalidXml/>
  <w:footnotePr>
    <w:footnote w:id="-1"/>
    <w:footnote w:id="0"/>
  </w:footnotePr>
  <w:endnotePr>
    <w:endnote w:id="-1"/>
    <w:endnote w:id="0"/>
  </w:endnotePr>
  <w:compat>
    <w:useFELayout/>
  </w:compat>
  <w:rsids>
    <w:rsidRoot w:val="00C213A3"/>
    <w:rsid w:val="0000576F"/>
    <w:rsid w:val="0001631D"/>
    <w:rsid w:val="00016889"/>
    <w:rsid w:val="00016BD2"/>
    <w:rsid w:val="00017699"/>
    <w:rsid w:val="00021FA4"/>
    <w:rsid w:val="0002714D"/>
    <w:rsid w:val="00027831"/>
    <w:rsid w:val="00030388"/>
    <w:rsid w:val="000304EC"/>
    <w:rsid w:val="00030D56"/>
    <w:rsid w:val="000377E5"/>
    <w:rsid w:val="00044DD4"/>
    <w:rsid w:val="00053FC8"/>
    <w:rsid w:val="00062CB1"/>
    <w:rsid w:val="00065519"/>
    <w:rsid w:val="00070C1A"/>
    <w:rsid w:val="000727BC"/>
    <w:rsid w:val="00074BF9"/>
    <w:rsid w:val="00075553"/>
    <w:rsid w:val="00085E2A"/>
    <w:rsid w:val="00086C74"/>
    <w:rsid w:val="00091122"/>
    <w:rsid w:val="000B5943"/>
    <w:rsid w:val="000B697F"/>
    <w:rsid w:val="000C0395"/>
    <w:rsid w:val="000C2CD5"/>
    <w:rsid w:val="000C4094"/>
    <w:rsid w:val="000C5445"/>
    <w:rsid w:val="000C7117"/>
    <w:rsid w:val="000D58E1"/>
    <w:rsid w:val="000E0D73"/>
    <w:rsid w:val="000E24BD"/>
    <w:rsid w:val="000E3B78"/>
    <w:rsid w:val="000F1503"/>
    <w:rsid w:val="000F3B68"/>
    <w:rsid w:val="001049ED"/>
    <w:rsid w:val="00110BC7"/>
    <w:rsid w:val="00111BC6"/>
    <w:rsid w:val="00116A70"/>
    <w:rsid w:val="00121178"/>
    <w:rsid w:val="00121F42"/>
    <w:rsid w:val="001228AC"/>
    <w:rsid w:val="00122992"/>
    <w:rsid w:val="00125085"/>
    <w:rsid w:val="0013426D"/>
    <w:rsid w:val="001368F1"/>
    <w:rsid w:val="00142870"/>
    <w:rsid w:val="001627E8"/>
    <w:rsid w:val="0016394D"/>
    <w:rsid w:val="0018008A"/>
    <w:rsid w:val="00181A08"/>
    <w:rsid w:val="0018450E"/>
    <w:rsid w:val="00184BA4"/>
    <w:rsid w:val="00195610"/>
    <w:rsid w:val="0019601B"/>
    <w:rsid w:val="00197485"/>
    <w:rsid w:val="001A24D9"/>
    <w:rsid w:val="001A27C7"/>
    <w:rsid w:val="001B06A8"/>
    <w:rsid w:val="001B2D5E"/>
    <w:rsid w:val="001B2EF9"/>
    <w:rsid w:val="001C570A"/>
    <w:rsid w:val="001C660B"/>
    <w:rsid w:val="001C6EF8"/>
    <w:rsid w:val="001D0247"/>
    <w:rsid w:val="001D433F"/>
    <w:rsid w:val="001E007D"/>
    <w:rsid w:val="001E0B08"/>
    <w:rsid w:val="001E0F4A"/>
    <w:rsid w:val="00211229"/>
    <w:rsid w:val="00211E9E"/>
    <w:rsid w:val="00215EE8"/>
    <w:rsid w:val="002254A9"/>
    <w:rsid w:val="00230BCE"/>
    <w:rsid w:val="00231CE1"/>
    <w:rsid w:val="00236606"/>
    <w:rsid w:val="00241887"/>
    <w:rsid w:val="00241AB3"/>
    <w:rsid w:val="00251A1D"/>
    <w:rsid w:val="00253E77"/>
    <w:rsid w:val="0026670E"/>
    <w:rsid w:val="00266942"/>
    <w:rsid w:val="00282B59"/>
    <w:rsid w:val="00282E0E"/>
    <w:rsid w:val="00287E67"/>
    <w:rsid w:val="002949BF"/>
    <w:rsid w:val="00297966"/>
    <w:rsid w:val="002A113F"/>
    <w:rsid w:val="002B03C7"/>
    <w:rsid w:val="002B3614"/>
    <w:rsid w:val="002B54E3"/>
    <w:rsid w:val="002B5963"/>
    <w:rsid w:val="002C0510"/>
    <w:rsid w:val="002C166C"/>
    <w:rsid w:val="002C2DB6"/>
    <w:rsid w:val="002D029B"/>
    <w:rsid w:val="002D0A13"/>
    <w:rsid w:val="002D1DB2"/>
    <w:rsid w:val="002D360E"/>
    <w:rsid w:val="002E06B7"/>
    <w:rsid w:val="002E0DDC"/>
    <w:rsid w:val="002F17F4"/>
    <w:rsid w:val="002F6701"/>
    <w:rsid w:val="002F68F1"/>
    <w:rsid w:val="003040B3"/>
    <w:rsid w:val="003044A7"/>
    <w:rsid w:val="00314D21"/>
    <w:rsid w:val="0031789B"/>
    <w:rsid w:val="00320040"/>
    <w:rsid w:val="00323052"/>
    <w:rsid w:val="00334033"/>
    <w:rsid w:val="003426AD"/>
    <w:rsid w:val="00346860"/>
    <w:rsid w:val="00350197"/>
    <w:rsid w:val="003520C2"/>
    <w:rsid w:val="00357840"/>
    <w:rsid w:val="003615FA"/>
    <w:rsid w:val="0036212D"/>
    <w:rsid w:val="00363D92"/>
    <w:rsid w:val="00363E23"/>
    <w:rsid w:val="00371CCC"/>
    <w:rsid w:val="00373A14"/>
    <w:rsid w:val="00374D34"/>
    <w:rsid w:val="0038158F"/>
    <w:rsid w:val="00382BCA"/>
    <w:rsid w:val="00385373"/>
    <w:rsid w:val="00391CC9"/>
    <w:rsid w:val="00393BB8"/>
    <w:rsid w:val="003A2D3D"/>
    <w:rsid w:val="003A60B2"/>
    <w:rsid w:val="003A782F"/>
    <w:rsid w:val="003B42C1"/>
    <w:rsid w:val="003C39E8"/>
    <w:rsid w:val="003D1C88"/>
    <w:rsid w:val="003D4BB7"/>
    <w:rsid w:val="003D53FE"/>
    <w:rsid w:val="003E2DB2"/>
    <w:rsid w:val="003F0B25"/>
    <w:rsid w:val="003F3554"/>
    <w:rsid w:val="00406D7B"/>
    <w:rsid w:val="00410E6A"/>
    <w:rsid w:val="00413793"/>
    <w:rsid w:val="004309E8"/>
    <w:rsid w:val="00440FFF"/>
    <w:rsid w:val="00446A3A"/>
    <w:rsid w:val="00450D81"/>
    <w:rsid w:val="0045336C"/>
    <w:rsid w:val="00461264"/>
    <w:rsid w:val="00467BD2"/>
    <w:rsid w:val="00473C88"/>
    <w:rsid w:val="00476C07"/>
    <w:rsid w:val="004854B7"/>
    <w:rsid w:val="00486CBF"/>
    <w:rsid w:val="004877F1"/>
    <w:rsid w:val="00487A90"/>
    <w:rsid w:val="004904B0"/>
    <w:rsid w:val="00495491"/>
    <w:rsid w:val="004A5101"/>
    <w:rsid w:val="004A5B2B"/>
    <w:rsid w:val="004D126F"/>
    <w:rsid w:val="004D72B8"/>
    <w:rsid w:val="004E620E"/>
    <w:rsid w:val="00501C3B"/>
    <w:rsid w:val="00503B02"/>
    <w:rsid w:val="0051365B"/>
    <w:rsid w:val="00521851"/>
    <w:rsid w:val="005267A5"/>
    <w:rsid w:val="0052707F"/>
    <w:rsid w:val="00541476"/>
    <w:rsid w:val="0054312F"/>
    <w:rsid w:val="00545E0B"/>
    <w:rsid w:val="00555C07"/>
    <w:rsid w:val="005614AE"/>
    <w:rsid w:val="005756AC"/>
    <w:rsid w:val="00577160"/>
    <w:rsid w:val="00580F6C"/>
    <w:rsid w:val="00586B4F"/>
    <w:rsid w:val="00586BCC"/>
    <w:rsid w:val="00587CA8"/>
    <w:rsid w:val="00595D6A"/>
    <w:rsid w:val="00596186"/>
    <w:rsid w:val="005A4C6B"/>
    <w:rsid w:val="005A6FD9"/>
    <w:rsid w:val="005B520E"/>
    <w:rsid w:val="005B534F"/>
    <w:rsid w:val="005C543A"/>
    <w:rsid w:val="005D17D0"/>
    <w:rsid w:val="005D5D62"/>
    <w:rsid w:val="005F04AD"/>
    <w:rsid w:val="005F607C"/>
    <w:rsid w:val="00603A4B"/>
    <w:rsid w:val="00604C60"/>
    <w:rsid w:val="00607311"/>
    <w:rsid w:val="00611B2E"/>
    <w:rsid w:val="00624589"/>
    <w:rsid w:val="00635227"/>
    <w:rsid w:val="006464C2"/>
    <w:rsid w:val="0065009E"/>
    <w:rsid w:val="00651018"/>
    <w:rsid w:val="006543F0"/>
    <w:rsid w:val="006663EA"/>
    <w:rsid w:val="00666BA7"/>
    <w:rsid w:val="006759DE"/>
    <w:rsid w:val="00682040"/>
    <w:rsid w:val="00682F67"/>
    <w:rsid w:val="00691372"/>
    <w:rsid w:val="006917E8"/>
    <w:rsid w:val="00694D03"/>
    <w:rsid w:val="00694F71"/>
    <w:rsid w:val="0069583C"/>
    <w:rsid w:val="006A70A8"/>
    <w:rsid w:val="006B318F"/>
    <w:rsid w:val="006B338A"/>
    <w:rsid w:val="006B7F21"/>
    <w:rsid w:val="006C7142"/>
    <w:rsid w:val="006D0174"/>
    <w:rsid w:val="006D63C0"/>
    <w:rsid w:val="006E3B1E"/>
    <w:rsid w:val="006E6658"/>
    <w:rsid w:val="006E7DC7"/>
    <w:rsid w:val="00700221"/>
    <w:rsid w:val="00704020"/>
    <w:rsid w:val="007272CA"/>
    <w:rsid w:val="007307F5"/>
    <w:rsid w:val="00732665"/>
    <w:rsid w:val="00736489"/>
    <w:rsid w:val="007450B4"/>
    <w:rsid w:val="00751F78"/>
    <w:rsid w:val="007541C3"/>
    <w:rsid w:val="0076379F"/>
    <w:rsid w:val="00763B87"/>
    <w:rsid w:val="00764289"/>
    <w:rsid w:val="00766B90"/>
    <w:rsid w:val="007745C9"/>
    <w:rsid w:val="007820A8"/>
    <w:rsid w:val="00797566"/>
    <w:rsid w:val="00797794"/>
    <w:rsid w:val="007A4768"/>
    <w:rsid w:val="007A595C"/>
    <w:rsid w:val="007A5966"/>
    <w:rsid w:val="007B4B9F"/>
    <w:rsid w:val="007C2FF2"/>
    <w:rsid w:val="007D0524"/>
    <w:rsid w:val="007D240F"/>
    <w:rsid w:val="007D79B1"/>
    <w:rsid w:val="007E1DB0"/>
    <w:rsid w:val="007E34F7"/>
    <w:rsid w:val="007E358E"/>
    <w:rsid w:val="007E37DA"/>
    <w:rsid w:val="0080299C"/>
    <w:rsid w:val="00821799"/>
    <w:rsid w:val="008240E9"/>
    <w:rsid w:val="00830CD0"/>
    <w:rsid w:val="00834E3C"/>
    <w:rsid w:val="00840A94"/>
    <w:rsid w:val="008425C6"/>
    <w:rsid w:val="008537B9"/>
    <w:rsid w:val="0087428D"/>
    <w:rsid w:val="008756BD"/>
    <w:rsid w:val="00883F9D"/>
    <w:rsid w:val="00893F76"/>
    <w:rsid w:val="00894EB4"/>
    <w:rsid w:val="00896DBC"/>
    <w:rsid w:val="00897A30"/>
    <w:rsid w:val="008B6C48"/>
    <w:rsid w:val="008C0620"/>
    <w:rsid w:val="008C28B4"/>
    <w:rsid w:val="008D2A0F"/>
    <w:rsid w:val="008D4DB8"/>
    <w:rsid w:val="008E0153"/>
    <w:rsid w:val="008E78ED"/>
    <w:rsid w:val="008F670D"/>
    <w:rsid w:val="00901A3B"/>
    <w:rsid w:val="00904F27"/>
    <w:rsid w:val="00906756"/>
    <w:rsid w:val="00906E53"/>
    <w:rsid w:val="009108F1"/>
    <w:rsid w:val="009114EB"/>
    <w:rsid w:val="009209E6"/>
    <w:rsid w:val="00925323"/>
    <w:rsid w:val="009303D9"/>
    <w:rsid w:val="00934CE2"/>
    <w:rsid w:val="00936F60"/>
    <w:rsid w:val="00941287"/>
    <w:rsid w:val="009419F6"/>
    <w:rsid w:val="00950563"/>
    <w:rsid w:val="00954002"/>
    <w:rsid w:val="0095438A"/>
    <w:rsid w:val="00955D76"/>
    <w:rsid w:val="00956DC5"/>
    <w:rsid w:val="00960782"/>
    <w:rsid w:val="00967983"/>
    <w:rsid w:val="0096798F"/>
    <w:rsid w:val="0097225C"/>
    <w:rsid w:val="009722CD"/>
    <w:rsid w:val="0097349D"/>
    <w:rsid w:val="00981A2F"/>
    <w:rsid w:val="00987DBF"/>
    <w:rsid w:val="009948E0"/>
    <w:rsid w:val="009B2409"/>
    <w:rsid w:val="009D04F9"/>
    <w:rsid w:val="009D1CAF"/>
    <w:rsid w:val="009D1E72"/>
    <w:rsid w:val="009D45BE"/>
    <w:rsid w:val="009E5173"/>
    <w:rsid w:val="009E6A19"/>
    <w:rsid w:val="009F2D52"/>
    <w:rsid w:val="00A05A73"/>
    <w:rsid w:val="00A10ADC"/>
    <w:rsid w:val="00A14787"/>
    <w:rsid w:val="00A20CA1"/>
    <w:rsid w:val="00A21FB8"/>
    <w:rsid w:val="00A234BA"/>
    <w:rsid w:val="00A24654"/>
    <w:rsid w:val="00A255C5"/>
    <w:rsid w:val="00A31AAD"/>
    <w:rsid w:val="00A3454F"/>
    <w:rsid w:val="00A35BF8"/>
    <w:rsid w:val="00A41BF3"/>
    <w:rsid w:val="00A41C8B"/>
    <w:rsid w:val="00A600B9"/>
    <w:rsid w:val="00A64A25"/>
    <w:rsid w:val="00A727FF"/>
    <w:rsid w:val="00A73E8A"/>
    <w:rsid w:val="00A80B2E"/>
    <w:rsid w:val="00A831F5"/>
    <w:rsid w:val="00A856A4"/>
    <w:rsid w:val="00A86F49"/>
    <w:rsid w:val="00A913E3"/>
    <w:rsid w:val="00AA0582"/>
    <w:rsid w:val="00AB76DE"/>
    <w:rsid w:val="00AD143F"/>
    <w:rsid w:val="00AD4635"/>
    <w:rsid w:val="00AD4E1F"/>
    <w:rsid w:val="00AD63DE"/>
    <w:rsid w:val="00AF2F70"/>
    <w:rsid w:val="00AF7678"/>
    <w:rsid w:val="00B11A60"/>
    <w:rsid w:val="00B206C1"/>
    <w:rsid w:val="00B22C9A"/>
    <w:rsid w:val="00B2470D"/>
    <w:rsid w:val="00B34235"/>
    <w:rsid w:val="00B34FE6"/>
    <w:rsid w:val="00B42EF9"/>
    <w:rsid w:val="00B651E6"/>
    <w:rsid w:val="00B65CC9"/>
    <w:rsid w:val="00B6775B"/>
    <w:rsid w:val="00B719AF"/>
    <w:rsid w:val="00B71B57"/>
    <w:rsid w:val="00B7317E"/>
    <w:rsid w:val="00B76515"/>
    <w:rsid w:val="00B824A4"/>
    <w:rsid w:val="00B84EAD"/>
    <w:rsid w:val="00B92B25"/>
    <w:rsid w:val="00BA0E9D"/>
    <w:rsid w:val="00BA108C"/>
    <w:rsid w:val="00BA4CB1"/>
    <w:rsid w:val="00BB77AD"/>
    <w:rsid w:val="00BB78E9"/>
    <w:rsid w:val="00BC0CC2"/>
    <w:rsid w:val="00BC4AB5"/>
    <w:rsid w:val="00BC6216"/>
    <w:rsid w:val="00BD050F"/>
    <w:rsid w:val="00BD1FDB"/>
    <w:rsid w:val="00BF259A"/>
    <w:rsid w:val="00BF3D38"/>
    <w:rsid w:val="00BF7010"/>
    <w:rsid w:val="00C002D0"/>
    <w:rsid w:val="00C0378D"/>
    <w:rsid w:val="00C071A6"/>
    <w:rsid w:val="00C11288"/>
    <w:rsid w:val="00C14463"/>
    <w:rsid w:val="00C16A48"/>
    <w:rsid w:val="00C213A3"/>
    <w:rsid w:val="00C268F0"/>
    <w:rsid w:val="00C274E3"/>
    <w:rsid w:val="00C30767"/>
    <w:rsid w:val="00C3557A"/>
    <w:rsid w:val="00C525B9"/>
    <w:rsid w:val="00C56869"/>
    <w:rsid w:val="00C57FD2"/>
    <w:rsid w:val="00C647C3"/>
    <w:rsid w:val="00C658E6"/>
    <w:rsid w:val="00C70D7F"/>
    <w:rsid w:val="00C73272"/>
    <w:rsid w:val="00C8004D"/>
    <w:rsid w:val="00C82852"/>
    <w:rsid w:val="00C87149"/>
    <w:rsid w:val="00C8757E"/>
    <w:rsid w:val="00C87BCE"/>
    <w:rsid w:val="00C904C9"/>
    <w:rsid w:val="00C90A9E"/>
    <w:rsid w:val="00C92EEE"/>
    <w:rsid w:val="00C9453A"/>
    <w:rsid w:val="00CA072B"/>
    <w:rsid w:val="00CA33A8"/>
    <w:rsid w:val="00CA41C5"/>
    <w:rsid w:val="00CD7884"/>
    <w:rsid w:val="00CE319B"/>
    <w:rsid w:val="00CE67B1"/>
    <w:rsid w:val="00CF15AA"/>
    <w:rsid w:val="00CF5732"/>
    <w:rsid w:val="00D00639"/>
    <w:rsid w:val="00D0658C"/>
    <w:rsid w:val="00D3017E"/>
    <w:rsid w:val="00D32C2F"/>
    <w:rsid w:val="00D3580A"/>
    <w:rsid w:val="00D41E64"/>
    <w:rsid w:val="00D43E79"/>
    <w:rsid w:val="00D452C3"/>
    <w:rsid w:val="00D50A1C"/>
    <w:rsid w:val="00D56052"/>
    <w:rsid w:val="00D63BCF"/>
    <w:rsid w:val="00D75BD7"/>
    <w:rsid w:val="00D81246"/>
    <w:rsid w:val="00D91CD6"/>
    <w:rsid w:val="00D92A2A"/>
    <w:rsid w:val="00D93728"/>
    <w:rsid w:val="00D9717E"/>
    <w:rsid w:val="00DA46A2"/>
    <w:rsid w:val="00DA6C40"/>
    <w:rsid w:val="00DC0171"/>
    <w:rsid w:val="00DD7421"/>
    <w:rsid w:val="00DD7B60"/>
    <w:rsid w:val="00DE6385"/>
    <w:rsid w:val="00DE6B5F"/>
    <w:rsid w:val="00E03358"/>
    <w:rsid w:val="00E1519A"/>
    <w:rsid w:val="00E22323"/>
    <w:rsid w:val="00E24482"/>
    <w:rsid w:val="00E251E8"/>
    <w:rsid w:val="00E407E1"/>
    <w:rsid w:val="00E52E06"/>
    <w:rsid w:val="00E54C24"/>
    <w:rsid w:val="00E57D32"/>
    <w:rsid w:val="00E614BD"/>
    <w:rsid w:val="00E61C2C"/>
    <w:rsid w:val="00E81D1D"/>
    <w:rsid w:val="00E82CB1"/>
    <w:rsid w:val="00E8377A"/>
    <w:rsid w:val="00E91953"/>
    <w:rsid w:val="00EB1863"/>
    <w:rsid w:val="00EB3AE8"/>
    <w:rsid w:val="00EB7D81"/>
    <w:rsid w:val="00EC40EE"/>
    <w:rsid w:val="00EC6E88"/>
    <w:rsid w:val="00ED061B"/>
    <w:rsid w:val="00ED261B"/>
    <w:rsid w:val="00ED41F5"/>
    <w:rsid w:val="00EE3D1E"/>
    <w:rsid w:val="00EE62FA"/>
    <w:rsid w:val="00EF1911"/>
    <w:rsid w:val="00EF1EB8"/>
    <w:rsid w:val="00EF3662"/>
    <w:rsid w:val="00EF6F43"/>
    <w:rsid w:val="00F03C85"/>
    <w:rsid w:val="00F10BAA"/>
    <w:rsid w:val="00F11AC0"/>
    <w:rsid w:val="00F132C4"/>
    <w:rsid w:val="00F25228"/>
    <w:rsid w:val="00F3308B"/>
    <w:rsid w:val="00F33E71"/>
    <w:rsid w:val="00F4354F"/>
    <w:rsid w:val="00F46C02"/>
    <w:rsid w:val="00F62D66"/>
    <w:rsid w:val="00F72BC3"/>
    <w:rsid w:val="00F7456F"/>
    <w:rsid w:val="00F80206"/>
    <w:rsid w:val="00F94144"/>
    <w:rsid w:val="00F9446D"/>
    <w:rsid w:val="00FA442D"/>
    <w:rsid w:val="00FA5182"/>
    <w:rsid w:val="00FA5D38"/>
    <w:rsid w:val="00FB0387"/>
    <w:rsid w:val="00FC70DE"/>
    <w:rsid w:val="00FC73FC"/>
    <w:rsid w:val="00FD5EB3"/>
    <w:rsid w:val="00FE6C65"/>
    <w:rsid w:val="00FE7E57"/>
    <w:rsid w:val="00FF382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576F"/>
    <w:pPr>
      <w:overflowPunct w:val="0"/>
      <w:autoSpaceDE w:val="0"/>
      <w:autoSpaceDN w:val="0"/>
      <w:adjustRightInd w:val="0"/>
      <w:spacing w:line="240" w:lineRule="atLeast"/>
      <w:ind w:firstLine="227"/>
      <w:jc w:val="both"/>
      <w:textAlignment w:val="baseline"/>
    </w:pPr>
    <w:rPr>
      <w:rFonts w:eastAsia="Times New Roman"/>
      <w:sz w:val="20"/>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uiPriority w:val="99"/>
    <w:rsid w:val="00B34235"/>
    <w:rPr>
      <w:sz w:val="16"/>
      <w:szCs w:val="16"/>
    </w:rPr>
  </w:style>
  <w:style w:type="paragraph" w:styleId="CommentText">
    <w:name w:val="annotation text"/>
    <w:basedOn w:val="Normal"/>
    <w:link w:val="CommentTextChar"/>
    <w:uiPriority w:val="99"/>
    <w:rsid w:val="00B34235"/>
  </w:style>
  <w:style w:type="character" w:customStyle="1" w:styleId="CommentTextChar">
    <w:name w:val="Comment Text Char"/>
    <w:basedOn w:val="DefaultParagraphFont"/>
    <w:link w:val="CommentText"/>
    <w:uiPriority w:val="99"/>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tulo1">
    <w:name w:val="Título1"/>
    <w:basedOn w:val="Normal"/>
    <w:next w:val="author0"/>
    <w:rsid w:val="00840A94"/>
    <w:pPr>
      <w:keepNext/>
      <w:keepLines/>
      <w:suppressAutoHyphens/>
      <w:spacing w:after="480" w:line="360" w:lineRule="atLeast"/>
      <w:ind w:firstLine="0"/>
      <w:jc w:val="center"/>
    </w:pPr>
    <w:rPr>
      <w:b/>
      <w:sz w:val="28"/>
    </w:rPr>
  </w:style>
  <w:style w:type="paragraph" w:customStyle="1" w:styleId="Subttulo1">
    <w:name w:val="Subtítulo1"/>
    <w:basedOn w:val="Ttulo1"/>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 w:type="character" w:styleId="FollowedHyperlink">
    <w:name w:val="FollowedHyperlink"/>
    <w:basedOn w:val="DefaultParagraphFont"/>
    <w:rsid w:val="008E0153"/>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0A94"/>
    <w:pPr>
      <w:overflowPunct w:val="0"/>
      <w:autoSpaceDE w:val="0"/>
      <w:autoSpaceDN w:val="0"/>
      <w:adjustRightInd w:val="0"/>
      <w:spacing w:line="240" w:lineRule="atLeast"/>
      <w:ind w:firstLine="227"/>
      <w:jc w:val="both"/>
      <w:textAlignment w:val="baseline"/>
    </w:pPr>
    <w:rPr>
      <w:rFonts w:eastAsia="Times New Roman"/>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uiPriority w:val="99"/>
    <w:rsid w:val="00B34235"/>
    <w:rPr>
      <w:sz w:val="16"/>
      <w:szCs w:val="16"/>
    </w:rPr>
  </w:style>
  <w:style w:type="paragraph" w:styleId="CommentText">
    <w:name w:val="annotation text"/>
    <w:basedOn w:val="Normal"/>
    <w:link w:val="CommentTextChar"/>
    <w:uiPriority w:val="99"/>
    <w:rsid w:val="00B34235"/>
  </w:style>
  <w:style w:type="character" w:customStyle="1" w:styleId="CommentTextChar">
    <w:name w:val="Comment Text Char"/>
    <w:basedOn w:val="DefaultParagraphFont"/>
    <w:link w:val="CommentText"/>
    <w:uiPriority w:val="99"/>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tulo1">
    <w:name w:val="Título1"/>
    <w:basedOn w:val="Normal"/>
    <w:next w:val="author0"/>
    <w:rsid w:val="00840A94"/>
    <w:pPr>
      <w:keepNext/>
      <w:keepLines/>
      <w:suppressAutoHyphens/>
      <w:spacing w:after="480" w:line="360" w:lineRule="atLeast"/>
      <w:ind w:firstLine="0"/>
      <w:jc w:val="center"/>
    </w:pPr>
    <w:rPr>
      <w:b/>
      <w:sz w:val="28"/>
    </w:rPr>
  </w:style>
  <w:style w:type="paragraph" w:customStyle="1" w:styleId="Subttulo1">
    <w:name w:val="Subtítulo1"/>
    <w:basedOn w:val="Ttulo1"/>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comments" Target="comments.xml"/><Relationship Id="rId26" Type="http://schemas.openxmlformats.org/officeDocument/2006/relationships/image" Target="media/image11.png"/><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9.png"/><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microsoft.com/office/2007/relationships/stylesWithEffects" Target="stylesWithEffects.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Papers\ACE2013\svlnproc11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701D34D-69E8-4F1F-9088-3E004ECC95B6}">
  <ds:schemaRefs>
    <ds:schemaRef ds:uri="http://schemas.openxmlformats.org/officeDocument/2006/bibliography"/>
  </ds:schemaRefs>
</ds:datastoreItem>
</file>

<file path=customXml/itemProps2.xml><?xml version="1.0" encoding="utf-8"?>
<ds:datastoreItem xmlns:ds="http://schemas.openxmlformats.org/officeDocument/2006/customXml" ds:itemID="{A4AF2547-097A-4BE6-9C91-BF1CA431C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proc1104.dot</Template>
  <TotalTime>580</TotalTime>
  <Pages>12</Pages>
  <Words>11915</Words>
  <Characters>67920</Characters>
  <Application>Microsoft Office Word</Application>
  <DocSecurity>0</DocSecurity>
  <Lines>566</Lines>
  <Paragraphs>15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796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Kohwalter</cp:lastModifiedBy>
  <cp:revision>8</cp:revision>
  <cp:lastPrinted>2013-03-09T19:11:00Z</cp:lastPrinted>
  <dcterms:created xsi:type="dcterms:W3CDTF">2013-05-30T00:52:00Z</dcterms:created>
  <dcterms:modified xsi:type="dcterms:W3CDTF">2013-08-26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H0cie458"/&gt;&lt;style id="http://www.zotero.org/styles/springer-lecture-notes-in-computer-science" hasBibliography="1" bibliographyStyleHasBeenSet="1"/&gt;&lt;prefs&gt;&lt;pref name="fieldType" value="Field"/&gt;&lt;pr</vt:lpwstr>
  </property>
  <property fmtid="{D5CDD505-2E9C-101B-9397-08002B2CF9AE}" pid="3" name="ZOTERO_PREF_2">
    <vt:lpwstr>ef name="storeReferences" value="true"/&gt;&lt;pref name="automaticJournalAbbreviations" value="false"/&gt;&lt;pref name="noteType" value="0"/&gt;&lt;/prefs&gt;&lt;/data&gt;</vt:lpwstr>
  </property>
</Properties>
</file>